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532B0668"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leaf</w:t>
      </w:r>
      <w:del w:id="0" w:author="Nick Smith" w:date="2022-03-01T17:28:00Z">
        <w:r w:rsidR="00F86558" w:rsidDel="00836AA8">
          <w:rPr>
            <w:rFonts w:eastAsia="Times New Roman"/>
            <w:b/>
            <w:bCs/>
            <w:color w:val="000000"/>
          </w:rPr>
          <w:delText>-level</w:delText>
        </w:r>
      </w:del>
      <w:r w:rsidR="00F86558">
        <w:rPr>
          <w:rFonts w:eastAsia="Times New Roman"/>
          <w:b/>
          <w:bCs/>
          <w:color w:val="000000"/>
        </w:rPr>
        <w:t xml:space="preserve"> nitrogen responses </w:t>
      </w:r>
      <w:r w:rsidR="00361685" w:rsidRPr="008531D1">
        <w:rPr>
          <w:rFonts w:eastAsia="Times New Roman"/>
          <w:b/>
          <w:bCs/>
          <w:color w:val="000000"/>
        </w:rPr>
        <w:t>to soil nitrogen</w:t>
      </w:r>
      <w:ins w:id="1" w:author="Nick Smith" w:date="2022-03-02T08:43:00Z">
        <w:r w:rsidR="00B528D0">
          <w:rPr>
            <w:rFonts w:eastAsia="Times New Roman"/>
            <w:b/>
            <w:bCs/>
            <w:color w:val="000000"/>
          </w:rPr>
          <w:t xml:space="preserve"> supply</w:t>
        </w:r>
      </w:ins>
      <w:r w:rsidR="00361685" w:rsidRPr="008531D1">
        <w:rPr>
          <w:rFonts w:eastAsia="Times New Roman"/>
          <w:b/>
          <w:bCs/>
          <w:color w:val="000000"/>
        </w:rPr>
        <w:t xml:space="preserve"> in grasslands</w:t>
      </w:r>
    </w:p>
    <w:p w14:paraId="70917968" w14:textId="633DE17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xml:space="preserve">, Peter A. </w:t>
      </w:r>
      <w:del w:id="2" w:author="Nick Smith" w:date="2022-03-03T11:03:00Z">
        <w:r w:rsidR="00EA24F1" w:rsidDel="00911708">
          <w:rPr>
            <w:rFonts w:eastAsia="Times New Roman"/>
            <w:color w:val="000000"/>
          </w:rPr>
          <w:delText>Wilfhart</w:delText>
        </w:r>
        <w:r w:rsidR="00EA24F1" w:rsidDel="00911708">
          <w:rPr>
            <w:rFonts w:eastAsia="Times New Roman"/>
            <w:color w:val="000000"/>
            <w:vertAlign w:val="superscript"/>
          </w:rPr>
          <w:delText>4</w:delText>
        </w:r>
      </w:del>
      <w:ins w:id="3" w:author="Nick Smith" w:date="2022-03-03T11:03:00Z">
        <w:r w:rsidR="00911708">
          <w:rPr>
            <w:rFonts w:eastAsia="Times New Roman"/>
            <w:color w:val="000000"/>
          </w:rPr>
          <w:t>Wilfahrt</w:t>
        </w:r>
        <w:r w:rsidR="00911708">
          <w:rPr>
            <w:rFonts w:eastAsia="Times New Roman"/>
            <w:color w:val="000000"/>
            <w:vertAlign w:val="superscript"/>
          </w:rPr>
          <w:t>4</w:t>
        </w:r>
      </w:ins>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del w:id="4" w:author="Nick Smith" w:date="2022-03-01T15:25:00Z">
        <w:r w:rsidRPr="00771C52" w:rsidDel="00B75AE8">
          <w:rPr>
            <w:rFonts w:eastAsia="Times New Roman"/>
            <w:color w:val="000000"/>
          </w:rPr>
          <w:delText>…</w:delText>
        </w:r>
      </w:del>
      <w:r w:rsidRPr="00771C52">
        <w:rPr>
          <w:rFonts w:eastAsia="Times New Roman"/>
          <w:color w:val="000000"/>
        </w:rPr>
        <w:t>,</w:t>
      </w:r>
      <w:ins w:id="5" w:author="Nick Smith" w:date="2022-03-01T15:25:00Z">
        <w:r w:rsidR="00B75AE8">
          <w:rPr>
            <w:rFonts w:eastAsia="Times New Roman"/>
            <w:color w:val="000000"/>
          </w:rPr>
          <w:t xml:space="preserve"> Erika I. Hersch-Green</w:t>
        </w:r>
      </w:ins>
      <w:ins w:id="6" w:author="Nick Smith" w:date="2022-03-01T15:26:00Z">
        <w:r w:rsidR="00B75AE8">
          <w:rPr>
            <w:rFonts w:eastAsia="Times New Roman"/>
            <w:color w:val="000000"/>
            <w:vertAlign w:val="superscript"/>
          </w:rPr>
          <w:t>9</w:t>
        </w:r>
        <w:r w:rsidR="00B75AE8">
          <w:rPr>
            <w:rFonts w:eastAsia="Times New Roman"/>
            <w:color w:val="000000"/>
          </w:rPr>
          <w:t>,</w:t>
        </w:r>
      </w:ins>
      <w:ins w:id="7" w:author="Nick Smith" w:date="2022-03-01T15:31:00Z">
        <w:r w:rsidR="0050545A">
          <w:rPr>
            <w:rFonts w:eastAsia="Times New Roman"/>
            <w:color w:val="000000"/>
          </w:rPr>
          <w:t xml:space="preserve"> </w:t>
        </w:r>
      </w:ins>
      <w:ins w:id="8" w:author="Nick Smith" w:date="2022-03-01T15:33:00Z">
        <w:r w:rsidR="0050545A">
          <w:rPr>
            <w:rFonts w:eastAsia="Times New Roman"/>
            <w:color w:val="000000"/>
          </w:rPr>
          <w:t>Anita C. Ritsch</w:t>
        </w:r>
      </w:ins>
      <w:ins w:id="9" w:author="Nick Smith" w:date="2022-03-01T15:31:00Z">
        <w:r w:rsidR="0050545A">
          <w:rPr>
            <w:rFonts w:eastAsia="Times New Roman"/>
            <w:color w:val="000000"/>
            <w:vertAlign w:val="superscript"/>
          </w:rPr>
          <w:t>10</w:t>
        </w:r>
      </w:ins>
      <w:ins w:id="10" w:author="Nick Smith" w:date="2022-03-01T15:34:00Z">
        <w:r w:rsidR="00AB3D78">
          <w:rPr>
            <w:rFonts w:eastAsia="Times New Roman"/>
            <w:color w:val="000000"/>
          </w:rPr>
          <w:t>, Maria C. Caldeira</w:t>
        </w:r>
        <w:r w:rsidR="00AB3D78">
          <w:rPr>
            <w:rFonts w:eastAsia="Times New Roman"/>
            <w:color w:val="000000"/>
            <w:vertAlign w:val="superscript"/>
          </w:rPr>
          <w:t>11</w:t>
        </w:r>
        <w:r w:rsidR="00AB3D78">
          <w:rPr>
            <w:rFonts w:eastAsia="Times New Roman"/>
            <w:color w:val="000000"/>
          </w:rPr>
          <w:t>,</w:t>
        </w:r>
      </w:ins>
      <w:ins w:id="11" w:author="Nick Smith" w:date="2022-03-01T15:58:00Z">
        <w:r w:rsidR="004B7DF5">
          <w:rPr>
            <w:rFonts w:eastAsia="Times New Roman"/>
            <w:color w:val="000000"/>
          </w:rPr>
          <w:t xml:space="preserve"> Carla Nogueira</w:t>
        </w:r>
        <w:r w:rsidR="004B7DF5">
          <w:rPr>
            <w:rFonts w:eastAsia="Times New Roman"/>
            <w:color w:val="000000"/>
            <w:vertAlign w:val="superscript"/>
          </w:rPr>
          <w:t>11</w:t>
        </w:r>
        <w:r w:rsidR="004B7DF5">
          <w:rPr>
            <w:rFonts w:eastAsia="Times New Roman"/>
            <w:color w:val="000000"/>
          </w:rPr>
          <w:t>,</w:t>
        </w:r>
      </w:ins>
      <w:r w:rsidRPr="00771C52">
        <w:rPr>
          <w:rFonts w:eastAsia="Times New Roman"/>
          <w:color w:val="000000"/>
        </w:rPr>
        <w:t xml:space="preserve"> </w:t>
      </w:r>
      <w:proofErr w:type="spellStart"/>
      <w:ins w:id="12" w:author="Nick Smith" w:date="2022-03-01T15:36:00Z">
        <w:r w:rsidR="00AB3D78">
          <w:rPr>
            <w:rFonts w:eastAsia="Times New Roman"/>
            <w:color w:val="000000"/>
          </w:rPr>
          <w:t>Qingqing</w:t>
        </w:r>
        <w:proofErr w:type="spellEnd"/>
        <w:r w:rsidR="00AB3D78">
          <w:rPr>
            <w:rFonts w:eastAsia="Times New Roman"/>
            <w:color w:val="000000"/>
          </w:rPr>
          <w:t xml:space="preserve"> Chen</w:t>
        </w:r>
        <w:r w:rsidR="00AB3D78">
          <w:rPr>
            <w:rFonts w:eastAsia="Times New Roman"/>
            <w:color w:val="000000"/>
            <w:vertAlign w:val="superscript"/>
          </w:rPr>
          <w:t>12</w:t>
        </w:r>
        <w:r w:rsidR="00AB3D78">
          <w:rPr>
            <w:rFonts w:eastAsia="Times New Roman"/>
            <w:color w:val="000000"/>
          </w:rPr>
          <w:t xml:space="preserve">, </w:t>
        </w:r>
      </w:ins>
      <w:r w:rsidRPr="00771C52">
        <w:rPr>
          <w:rFonts w:eastAsia="Times New Roman"/>
          <w:color w:val="000000"/>
        </w:rPr>
        <w:t xml:space="preserve">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4E99F2F3"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 xml:space="preserve">Department of Biological Sciences, Texas Tech University, Lubbock, TX </w:t>
      </w:r>
      <w:del w:id="13" w:author="Nick Smith" w:date="2022-03-01T15:27:00Z">
        <w:r w:rsidRPr="00771C52" w:rsidDel="00B75AE8">
          <w:rPr>
            <w:rFonts w:eastAsia="Times New Roman"/>
            <w:color w:val="000000"/>
          </w:rPr>
          <w:delText xml:space="preserve">79409, </w:delText>
        </w:r>
      </w:del>
      <w:r w:rsidRPr="00771C52">
        <w:rPr>
          <w:rFonts w:eastAsia="Times New Roman"/>
          <w:color w:val="000000"/>
        </w:rPr>
        <w:t>USA</w:t>
      </w:r>
    </w:p>
    <w:p w14:paraId="1BD4E964" w14:textId="2EE8753F"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ins w:id="14" w:author="Nick Smith" w:date="2022-03-01T15:28:00Z">
        <w:r w:rsidR="00394D05">
          <w:rPr>
            <w:rFonts w:eastAsia="Times New Roman"/>
            <w:color w:val="000000"/>
          </w:rPr>
          <w:t>Department of Natural Sciences,</w:t>
        </w:r>
        <w:r w:rsidR="00394D05">
          <w:rPr>
            <w:rFonts w:eastAsia="Times New Roman"/>
            <w:color w:val="000000"/>
            <w:vertAlign w:val="superscript"/>
          </w:rPr>
          <w:t xml:space="preserve"> </w:t>
        </w:r>
      </w:ins>
      <w:r w:rsidRPr="00771C52">
        <w:rPr>
          <w:rFonts w:eastAsia="Times New Roman"/>
          <w:color w:val="000000"/>
        </w:rPr>
        <w:t>Northeastern State University</w:t>
      </w:r>
      <w:ins w:id="15" w:author="Nick Smith" w:date="2022-03-01T15:28:00Z">
        <w:r w:rsidR="00394D05">
          <w:rPr>
            <w:rFonts w:eastAsia="Times New Roman"/>
            <w:color w:val="000000"/>
          </w:rPr>
          <w:t>, Tahlequah, OK, USA</w:t>
        </w:r>
      </w:ins>
    </w:p>
    <w:p w14:paraId="65CF56DB" w14:textId="730B2935"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 xml:space="preserve">Department of Biology, Texas State University, San Marcos, TX, </w:t>
      </w:r>
      <w:del w:id="16" w:author="Nick Smith" w:date="2022-03-01T15:27:00Z">
        <w:r w:rsidRPr="00EA24F1" w:rsidDel="00B75AE8">
          <w:rPr>
            <w:rFonts w:eastAsia="Times New Roman"/>
          </w:rPr>
          <w:delText xml:space="preserve">78666, </w:delText>
        </w:r>
      </w:del>
      <w:r w:rsidRPr="00EA24F1">
        <w:rPr>
          <w:rFonts w:eastAsia="Times New Roman"/>
        </w:rPr>
        <w:t>USA</w:t>
      </w:r>
    </w:p>
    <w:p w14:paraId="40A9BF46" w14:textId="4B52083A"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 xml:space="preserve">Department of Ecology, Evolution, and Behavior, University of Minnesota, Saint Paul, MN </w:t>
      </w:r>
      <w:del w:id="17" w:author="Nick Smith" w:date="2022-03-01T15:28:00Z">
        <w:r w:rsidDel="008D7EAF">
          <w:rPr>
            <w:rFonts w:eastAsia="Times New Roman"/>
          </w:rPr>
          <w:delText>55108</w:delText>
        </w:r>
      </w:del>
    </w:p>
    <w:p w14:paraId="473641EA" w14:textId="51DDE3FF"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8" w:name="OLE_LINK246"/>
      <w:bookmarkStart w:id="19" w:name="OLE_LINK247"/>
      <w:proofErr w:type="spellStart"/>
      <w:r w:rsidRPr="00EA24F1">
        <w:rPr>
          <w:rFonts w:eastAsia="Times New Roman"/>
        </w:rPr>
        <w:t>Silwood</w:t>
      </w:r>
      <w:proofErr w:type="spellEnd"/>
      <w:r w:rsidRPr="00EA24F1">
        <w:rPr>
          <w:rFonts w:eastAsia="Times New Roman"/>
        </w:rPr>
        <w:t xml:space="preserve"> Park Campus, </w:t>
      </w:r>
      <w:bookmarkStart w:id="20" w:name="OLE_LINK315"/>
      <w:bookmarkStart w:id="21" w:name="OLE_LINK316"/>
      <w:del w:id="22" w:author="Nick Smith" w:date="2022-03-01T15:27:00Z">
        <w:r w:rsidRPr="00EA24F1" w:rsidDel="00B75AE8">
          <w:rPr>
            <w:rFonts w:eastAsia="Times New Roman"/>
          </w:rPr>
          <w:delText xml:space="preserve">Ascot </w:delText>
        </w:r>
        <w:bookmarkEnd w:id="20"/>
        <w:bookmarkEnd w:id="21"/>
        <w:r w:rsidRPr="00EA24F1" w:rsidDel="00B75AE8">
          <w:rPr>
            <w:rFonts w:eastAsia="Times New Roman"/>
          </w:rPr>
          <w:delText xml:space="preserve">SL5 7PY, </w:delText>
        </w:r>
      </w:del>
      <w:r w:rsidRPr="00EA24F1">
        <w:rPr>
          <w:rFonts w:eastAsia="Times New Roman"/>
        </w:rPr>
        <w:t>UK</w:t>
      </w:r>
      <w:bookmarkEnd w:id="18"/>
      <w:bookmarkEnd w:id="19"/>
    </w:p>
    <w:p w14:paraId="6A636A24" w14:textId="3B9289D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23" w:name="OLE_LINK356"/>
      <w:bookmarkStart w:id="24" w:name="OLE_LINK357"/>
      <w:r w:rsidRPr="00EA24F1">
        <w:rPr>
          <w:rFonts w:eastAsia="Times New Roman"/>
        </w:rPr>
        <w:t>Macquarie University</w:t>
      </w:r>
      <w:bookmarkEnd w:id="23"/>
      <w:bookmarkEnd w:id="24"/>
      <w:r w:rsidRPr="00EA24F1">
        <w:rPr>
          <w:rFonts w:eastAsia="Times New Roman"/>
        </w:rPr>
        <w:t>, North Ryde</w:t>
      </w:r>
      <w:del w:id="25" w:author="Nick Smith" w:date="2022-03-01T15:27:00Z">
        <w:r w:rsidRPr="00EA24F1" w:rsidDel="00B75AE8">
          <w:rPr>
            <w:rFonts w:eastAsia="Times New Roman"/>
          </w:rPr>
          <w:delText xml:space="preserve">, </w:delText>
        </w:r>
      </w:del>
      <w:del w:id="26" w:author="Nick Smith" w:date="2022-03-01T15:26:00Z">
        <w:r w:rsidRPr="00EA24F1" w:rsidDel="00B75AE8">
          <w:rPr>
            <w:rFonts w:eastAsia="Times New Roman"/>
          </w:rPr>
          <w:delText>NSW 2109</w:delText>
        </w:r>
      </w:del>
      <w:r w:rsidRPr="00EA24F1">
        <w:rPr>
          <w:rFonts w:eastAsia="Times New Roman"/>
        </w:rPr>
        <w:t>, Australia</w:t>
      </w:r>
    </w:p>
    <w:p w14:paraId="0B55ACEF" w14:textId="4B66E276" w:rsidR="00EA24F1" w:rsidRPr="00EA24F1" w:rsidRDefault="00EA24F1" w:rsidP="00B05AC4">
      <w:pPr>
        <w:spacing w:line="480" w:lineRule="auto"/>
        <w:contextualSpacing/>
        <w:rPr>
          <w:rFonts w:eastAsia="Times New Roman"/>
        </w:rPr>
      </w:pPr>
      <w:r>
        <w:rPr>
          <w:rFonts w:eastAsia="Times New Roman"/>
          <w:vertAlign w:val="superscript"/>
        </w:rPr>
        <w:t>5</w:t>
      </w:r>
      <w:bookmarkStart w:id="27" w:name="OLE_LINK242"/>
      <w:bookmarkStart w:id="28" w:name="OLE_LINK243"/>
      <w:bookmarkStart w:id="29" w:name="OLE_LINK361"/>
      <w:bookmarkStart w:id="30" w:name="OLE_LINK362"/>
      <w:r w:rsidRPr="00E81570">
        <w:rPr>
          <w:rFonts w:eastAsia="Times New Roman"/>
        </w:rPr>
        <w:t>Ministry of Education Key Laboratory for Earth System Modelling, Department of Earth System Science</w:t>
      </w:r>
      <w:bookmarkEnd w:id="27"/>
      <w:bookmarkEnd w:id="28"/>
      <w:bookmarkEnd w:id="29"/>
      <w:bookmarkEnd w:id="30"/>
      <w:r w:rsidRPr="00E81570">
        <w:rPr>
          <w:rFonts w:eastAsia="Times New Roman"/>
        </w:rPr>
        <w:t xml:space="preserve">, </w:t>
      </w:r>
      <w:bookmarkStart w:id="31" w:name="OLE_LINK240"/>
      <w:bookmarkStart w:id="32" w:name="OLE_LINK241"/>
      <w:bookmarkStart w:id="33" w:name="OLE_LINK360"/>
      <w:r w:rsidRPr="00E81570">
        <w:rPr>
          <w:rFonts w:eastAsia="Times New Roman"/>
        </w:rPr>
        <w:t>Tsinghua University</w:t>
      </w:r>
      <w:bookmarkEnd w:id="31"/>
      <w:bookmarkEnd w:id="32"/>
      <w:bookmarkEnd w:id="33"/>
      <w:r w:rsidRPr="00E81570">
        <w:rPr>
          <w:rFonts w:eastAsia="Times New Roman"/>
        </w:rPr>
        <w:t>, Beijing</w:t>
      </w:r>
      <w:del w:id="34" w:author="Nick Smith" w:date="2022-03-01T15:26:00Z">
        <w:r w:rsidRPr="00E81570" w:rsidDel="00B75AE8">
          <w:rPr>
            <w:rFonts w:eastAsia="Times New Roman"/>
          </w:rPr>
          <w:delText xml:space="preserve"> 100084</w:delText>
        </w:r>
      </w:del>
      <w:r w:rsidRPr="00E81570">
        <w:rPr>
          <w:rFonts w:eastAsia="Times New Roman"/>
        </w:rPr>
        <w:t>, China</w:t>
      </w:r>
    </w:p>
    <w:p w14:paraId="75F34000" w14:textId="22186FCF" w:rsidR="00361685" w:rsidRDefault="00EA24F1" w:rsidP="00B05AC4">
      <w:pPr>
        <w:spacing w:line="480" w:lineRule="auto"/>
        <w:contextualSpacing/>
        <w:rPr>
          <w:ins w:id="35" w:author="Nick Smith" w:date="2022-03-01T15:26:00Z"/>
          <w:rFonts w:eastAsia="Times New Roman"/>
          <w:color w:val="000000"/>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w:t>
      </w:r>
      <w:del w:id="36" w:author="Nick Smith" w:date="2022-03-01T15:26:00Z">
        <w:r w:rsidR="00B83AB1" w:rsidDel="00B75AE8">
          <w:rPr>
            <w:rFonts w:eastAsia="Times New Roman"/>
            <w:color w:val="000000"/>
          </w:rPr>
          <w:delText xml:space="preserve"> </w:delText>
        </w:r>
      </w:del>
    </w:p>
    <w:p w14:paraId="1E860F46" w14:textId="1549DC85" w:rsidR="00B75AE8" w:rsidRDefault="00B75AE8" w:rsidP="00B05AC4">
      <w:pPr>
        <w:spacing w:line="480" w:lineRule="auto"/>
        <w:contextualSpacing/>
        <w:rPr>
          <w:ins w:id="37" w:author="Nick Smith" w:date="2022-03-01T15:31:00Z"/>
          <w:rFonts w:eastAsia="Times New Roman"/>
        </w:rPr>
      </w:pPr>
      <w:ins w:id="38" w:author="Nick Smith" w:date="2022-03-01T15:26:00Z">
        <w:r>
          <w:rPr>
            <w:rFonts w:eastAsia="Times New Roman"/>
            <w:vertAlign w:val="superscript"/>
          </w:rPr>
          <w:t>9</w:t>
        </w:r>
        <w:r>
          <w:rPr>
            <w:rFonts w:eastAsia="Times New Roman"/>
          </w:rPr>
          <w:t>Department of Biological Sciences, Michigan Technological University, Houghton, MI, USA</w:t>
        </w:r>
      </w:ins>
    </w:p>
    <w:p w14:paraId="0CBF43CD" w14:textId="112F0225" w:rsidR="0050545A" w:rsidRDefault="0050545A" w:rsidP="0050545A">
      <w:pPr>
        <w:spacing w:line="480" w:lineRule="auto"/>
        <w:contextualSpacing/>
        <w:rPr>
          <w:ins w:id="39" w:author="Nick Smith" w:date="2022-03-01T15:34:00Z"/>
          <w:rFonts w:eastAsia="Times New Roman"/>
        </w:rPr>
      </w:pPr>
      <w:ins w:id="40" w:author="Nick Smith" w:date="2022-03-01T15:31:00Z">
        <w:r>
          <w:rPr>
            <w:rFonts w:eastAsia="Times New Roman"/>
            <w:vertAlign w:val="superscript"/>
          </w:rPr>
          <w:t>10</w:t>
        </w:r>
      </w:ins>
      <w:ins w:id="41" w:author="Nick Smith" w:date="2022-03-01T15:33:00Z">
        <w:r w:rsidRPr="0050545A">
          <w:rPr>
            <w:rFonts w:eastAsia="Times New Roman"/>
          </w:rPr>
          <w:t xml:space="preserve">Swiss Federal Institute for Forest, Snow and Landscape Research WSL, Community Ecology, </w:t>
        </w:r>
        <w:proofErr w:type="spellStart"/>
        <w:r w:rsidRPr="0050545A">
          <w:rPr>
            <w:rFonts w:eastAsia="Times New Roman"/>
          </w:rPr>
          <w:t>Birmensdorf</w:t>
        </w:r>
        <w:proofErr w:type="spellEnd"/>
        <w:r w:rsidRPr="0050545A">
          <w:rPr>
            <w:rFonts w:eastAsia="Times New Roman"/>
          </w:rPr>
          <w:t>, Switzerland</w:t>
        </w:r>
      </w:ins>
    </w:p>
    <w:p w14:paraId="04E57ECE" w14:textId="77777777" w:rsidR="00AB3D78" w:rsidRPr="00AB3D78" w:rsidRDefault="00AB3D78" w:rsidP="00AB3D78">
      <w:pPr>
        <w:spacing w:line="480" w:lineRule="auto"/>
        <w:contextualSpacing/>
        <w:rPr>
          <w:ins w:id="42" w:author="Nick Smith" w:date="2022-03-01T15:34:00Z"/>
          <w:rFonts w:eastAsia="Times New Roman"/>
          <w:rPrChange w:id="43" w:author="Nick Smith" w:date="2022-03-01T15:34:00Z">
            <w:rPr>
              <w:ins w:id="44" w:author="Nick Smith" w:date="2022-03-01T15:34:00Z"/>
              <w:rFonts w:eastAsia="Times New Roman"/>
              <w:vertAlign w:val="superscript"/>
            </w:rPr>
          </w:rPrChange>
        </w:rPr>
      </w:pPr>
      <w:ins w:id="45" w:author="Nick Smith" w:date="2022-03-01T15:34:00Z">
        <w:r>
          <w:rPr>
            <w:rFonts w:eastAsia="Times New Roman"/>
            <w:vertAlign w:val="superscript"/>
          </w:rPr>
          <w:t>11</w:t>
        </w:r>
        <w:r w:rsidRPr="00AB3D78">
          <w:rPr>
            <w:rFonts w:eastAsia="Times New Roman"/>
            <w:rPrChange w:id="46" w:author="Nick Smith" w:date="2022-03-01T15:34:00Z">
              <w:rPr>
                <w:rFonts w:eastAsia="Times New Roman"/>
                <w:vertAlign w:val="superscript"/>
              </w:rPr>
            </w:rPrChange>
          </w:rPr>
          <w:t>Forest Research Centre, School of Agriculture, University of Lisbon, Portugal</w:t>
        </w:r>
      </w:ins>
    </w:p>
    <w:p w14:paraId="053377E3" w14:textId="39ADB26F" w:rsidR="00AB3D78" w:rsidRPr="00AB3D78" w:rsidRDefault="00AB3D78" w:rsidP="00AB3D78">
      <w:pPr>
        <w:spacing w:line="480" w:lineRule="auto"/>
        <w:contextualSpacing/>
        <w:rPr>
          <w:ins w:id="47" w:author="Nick Smith" w:date="2022-03-01T15:36:00Z"/>
          <w:rFonts w:eastAsia="Times New Roman"/>
          <w:rPrChange w:id="48" w:author="Nick Smith" w:date="2022-03-01T15:36:00Z">
            <w:rPr>
              <w:ins w:id="49" w:author="Nick Smith" w:date="2022-03-01T15:36:00Z"/>
              <w:rFonts w:eastAsia="Times New Roman"/>
              <w:vertAlign w:val="superscript"/>
            </w:rPr>
          </w:rPrChange>
        </w:rPr>
      </w:pPr>
      <w:ins w:id="50" w:author="Nick Smith" w:date="2022-03-01T15:36:00Z">
        <w:r>
          <w:rPr>
            <w:rFonts w:eastAsia="Times New Roman"/>
            <w:vertAlign w:val="superscript"/>
          </w:rPr>
          <w:t>12</w:t>
        </w:r>
        <w:r w:rsidRPr="00AB3D78">
          <w:rPr>
            <w:rFonts w:eastAsia="Times New Roman"/>
            <w:rPrChange w:id="51" w:author="Nick Smith" w:date="2022-03-01T15:36:00Z">
              <w:rPr>
                <w:rFonts w:eastAsia="Times New Roman"/>
                <w:vertAlign w:val="superscript"/>
              </w:rPr>
            </w:rPrChange>
          </w:rPr>
          <w:t>Institute of Ecology, College of Urban and Environmental Science, Peking University, Beijing, China</w:t>
        </w:r>
      </w:ins>
    </w:p>
    <w:p w14:paraId="4D9DA698" w14:textId="111FF408" w:rsidR="0050545A" w:rsidRPr="0050545A" w:rsidDel="0050545A" w:rsidRDefault="0050545A" w:rsidP="00B05AC4">
      <w:pPr>
        <w:spacing w:line="480" w:lineRule="auto"/>
        <w:contextualSpacing/>
        <w:rPr>
          <w:del w:id="52" w:author="Nick Smith" w:date="2022-03-01T15:33:00Z"/>
          <w:rFonts w:eastAsia="Times New Roman"/>
        </w:rPr>
      </w:pPr>
    </w:p>
    <w:p w14:paraId="0FEB283B" w14:textId="77777777" w:rsidR="00361685" w:rsidRPr="00771C52" w:rsidRDefault="00361685" w:rsidP="00B05AC4">
      <w:pPr>
        <w:spacing w:line="480" w:lineRule="auto"/>
        <w:contextualSpacing/>
        <w:rPr>
          <w:rFonts w:eastAsia="Times New Roman"/>
        </w:rPr>
      </w:pPr>
      <w:del w:id="53" w:author="Nick Smith" w:date="2022-03-01T15:36:00Z">
        <w:r w:rsidRPr="00771C52" w:rsidDel="00AB3D78">
          <w:rPr>
            <w:rFonts w:eastAsia="Times New Roman"/>
            <w:color w:val="000000"/>
          </w:rPr>
          <w:delText> </w:delText>
        </w:r>
      </w:del>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EDFF3E2" w:rsidR="00361685" w:rsidRDefault="00361685" w:rsidP="00B05AC4">
      <w:pPr>
        <w:spacing w:line="480" w:lineRule="auto"/>
        <w:contextualSpacing/>
        <w:rPr>
          <w:rFonts w:eastAsia="Times New Roman"/>
          <w:color w:val="000000"/>
        </w:rPr>
      </w:pPr>
      <w:del w:id="54" w:author="Nick Smith" w:date="2022-03-01T17:28:00Z">
        <w:r w:rsidRPr="00771C52" w:rsidDel="00603A9B">
          <w:rPr>
            <w:rFonts w:eastAsia="Times New Roman"/>
            <w:color w:val="000000"/>
          </w:rPr>
          <w:delText>Terrestrial carbon and nitrogen cycles are closely coupled. As such, t</w:delText>
        </w:r>
      </w:del>
      <w:ins w:id="55" w:author="Nick Smith" w:date="2022-03-01T17:28:00Z">
        <w:r w:rsidR="00603A9B">
          <w:rPr>
            <w:rFonts w:eastAsia="Times New Roman"/>
            <w:color w:val="000000"/>
          </w:rPr>
          <w:t>T</w:t>
        </w:r>
      </w:ins>
      <w:r w:rsidRPr="00771C52">
        <w:rPr>
          <w:rFonts w:eastAsia="Times New Roman"/>
          <w:color w:val="000000"/>
        </w:rPr>
        <w: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del w:id="56" w:author="Nick Smith" w:date="2022-03-01T16:00:00Z">
        <w:r w:rsidRPr="00771C52" w:rsidDel="00777F1D">
          <w:rPr>
            <w:rFonts w:eastAsia="Times New Roman"/>
            <w:color w:val="000000"/>
          </w:rPr>
          <w:delText xml:space="preserve">climate </w:delText>
        </w:r>
      </w:del>
      <w:ins w:id="57" w:author="Nick Smith" w:date="2022-03-01T16:00:00Z">
        <w:r w:rsidR="00777F1D">
          <w:rPr>
            <w:rFonts w:eastAsia="Times New Roman"/>
            <w:color w:val="000000"/>
          </w:rPr>
          <w:t xml:space="preserve">aboveground </w:t>
        </w:r>
      </w:ins>
      <w:ins w:id="58" w:author="Nick Smith" w:date="2022-03-01T16:01:00Z">
        <w:r w:rsidR="00777F1D">
          <w:rPr>
            <w:rFonts w:eastAsia="Times New Roman"/>
            <w:color w:val="000000"/>
          </w:rPr>
          <w:t>climate (</w:t>
        </w:r>
      </w:ins>
      <w:ins w:id="59" w:author="Nick Smith" w:date="2022-03-01T16:00:00Z">
        <w:r w:rsidR="00777F1D">
          <w:rPr>
            <w:rFonts w:eastAsia="Times New Roman"/>
            <w:color w:val="000000"/>
          </w:rPr>
          <w:t xml:space="preserve">light, temperature, and </w:t>
        </w:r>
      </w:ins>
      <w:ins w:id="60" w:author="Nick Smith" w:date="2022-03-01T17:31:00Z">
        <w:r w:rsidR="006E21A6">
          <w:rPr>
            <w:rFonts w:eastAsia="Times New Roman"/>
            <w:color w:val="000000"/>
          </w:rPr>
          <w:t>aridity</w:t>
        </w:r>
      </w:ins>
      <w:ins w:id="61" w:author="Nick Smith" w:date="2022-03-01T16:01:00Z">
        <w:r w:rsidR="00777F1D">
          <w:rPr>
            <w:rFonts w:eastAsia="Times New Roman"/>
            <w:color w:val="000000"/>
          </w:rPr>
          <w:t>)</w:t>
        </w:r>
      </w:ins>
      <w:ins w:id="62" w:author="Nick Smith" w:date="2022-03-01T16:00:00Z">
        <w:r w:rsidR="00777F1D" w:rsidRPr="00771C52">
          <w:rPr>
            <w:rFonts w:eastAsia="Times New Roman"/>
            <w:color w:val="000000"/>
          </w:rPr>
          <w:t xml:space="preserve"> </w:t>
        </w:r>
      </w:ins>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w:t>
      </w:r>
      <w:ins w:id="63" w:author="Nick Smith" w:date="2022-03-01T17:32:00Z">
        <w:r w:rsidR="006E21A6">
          <w:rPr>
            <w:rFonts w:eastAsia="Times New Roman"/>
            <w:color w:val="000000"/>
          </w:rPr>
          <w:t xml:space="preserve"> Covariate data included leaf mass per area</w:t>
        </w:r>
      </w:ins>
      <w:ins w:id="64" w:author="Nick Smith" w:date="2022-03-01T17:34:00Z">
        <w:r w:rsidR="006E21A6">
          <w:rPr>
            <w:rFonts w:eastAsia="Times New Roman"/>
            <w:color w:val="000000"/>
          </w:rPr>
          <w:t xml:space="preserve"> (</w:t>
        </w:r>
        <w:proofErr w:type="spellStart"/>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w:t>
        </w:r>
      </w:ins>
      <w:ins w:id="65" w:author="Nick Smith" w:date="2022-03-01T17:32:00Z">
        <w:r w:rsidR="006E21A6">
          <w:rPr>
            <w:rFonts w:eastAsia="Times New Roman"/>
            <w:color w:val="000000"/>
          </w:rPr>
          <w:t xml:space="preserve"> and the ratio of leaf intracellular to ambient CO</w:t>
        </w:r>
      </w:ins>
      <w:ins w:id="66" w:author="Nick Smith" w:date="2022-03-01T17:33:00Z">
        <w:r w:rsidR="006E21A6">
          <w:rPr>
            <w:rFonts w:eastAsia="Times New Roman"/>
            <w:color w:val="000000"/>
            <w:vertAlign w:val="subscript"/>
          </w:rPr>
          <w:t>2</w:t>
        </w:r>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which reflects stomatal responses to temperature, atmospheric pressure, and aridity.</w:t>
        </w:r>
      </w:ins>
      <w:r w:rsidRPr="00771C52">
        <w:rPr>
          <w:rFonts w:eastAsia="Times New Roman"/>
          <w:color w:val="000000"/>
        </w:rPr>
        <w:t xml:space="preserve">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proofErr w:type="spellStart"/>
      <w:ins w:id="67" w:author="Nick Smith" w:date="2022-03-01T17:34:00Z">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temperature, and light availability</w:t>
        </w:r>
        <w:r w:rsidR="006E21A6" w:rsidDel="006E21A6">
          <w:rPr>
            <w:rFonts w:eastAsia="Times New Roman"/>
            <w:color w:val="000000"/>
          </w:rPr>
          <w:t xml:space="preserve"> </w:t>
        </w:r>
      </w:ins>
      <w:del w:id="68" w:author="Nick Smith" w:date="2022-03-01T17:34:00Z">
        <w:r w:rsidR="008C53AA" w:rsidDel="006E21A6">
          <w:rPr>
            <w:rFonts w:eastAsia="Times New Roman"/>
            <w:color w:val="000000"/>
          </w:rPr>
          <w:delText xml:space="preserve">leaf traits and climate </w:delText>
        </w:r>
      </w:del>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ins w:id="69" w:author="Nick Smith" w:date="2022-03-01T18:11:00Z">
        <w:r w:rsidR="00442B43">
          <w:rPr>
            <w:rFonts w:eastAsia="Times New Roman"/>
            <w:color w:val="000000"/>
          </w:rPr>
          <w:t xml:space="preserve">the </w:t>
        </w:r>
      </w:ins>
      <w:r w:rsidRPr="00771C52">
        <w:rPr>
          <w:rFonts w:eastAsia="Times New Roman"/>
          <w:color w:val="000000"/>
        </w:rPr>
        <w:t xml:space="preserve">soil </w:t>
      </w:r>
      <w:del w:id="70" w:author="Nick Smith" w:date="2022-03-01T18:11:00Z">
        <w:r w:rsidRPr="00771C52" w:rsidDel="00442B43">
          <w:rPr>
            <w:rFonts w:eastAsia="Times New Roman"/>
            <w:color w:val="000000"/>
          </w:rPr>
          <w:delText xml:space="preserve">nitrogen </w:delText>
        </w:r>
      </w:del>
      <w:ins w:id="71" w:author="Nick Smith" w:date="2022-03-01T18:11:00Z">
        <w:r w:rsidR="00442B43">
          <w:rPr>
            <w:rFonts w:eastAsia="Times New Roman"/>
            <w:color w:val="000000"/>
          </w:rPr>
          <w:t>nutrient</w:t>
        </w:r>
        <w:r w:rsidR="00442B43" w:rsidRPr="00771C52">
          <w:rPr>
            <w:rFonts w:eastAsia="Times New Roman"/>
            <w:color w:val="000000"/>
          </w:rPr>
          <w:t xml:space="preserve"> </w:t>
        </w:r>
      </w:ins>
      <w:r w:rsidR="008C53AA">
        <w:rPr>
          <w:rFonts w:eastAsia="Times New Roman"/>
          <w:color w:val="000000"/>
        </w:rPr>
        <w:t>treatment</w:t>
      </w:r>
      <w:ins w:id="72" w:author="Nick Smith" w:date="2022-03-01T18:11:00Z">
        <w:r w:rsidR="00442B43">
          <w:rPr>
            <w:rFonts w:eastAsia="Times New Roman"/>
            <w:color w:val="000000"/>
          </w:rPr>
          <w:t>s</w:t>
        </w:r>
      </w:ins>
      <w:r w:rsidRPr="00771C52">
        <w:rPr>
          <w:rFonts w:eastAsia="Times New Roman"/>
          <w:color w:val="000000"/>
        </w:rPr>
        <w:t xml:space="preserve">. </w:t>
      </w:r>
      <w:del w:id="73" w:author="Nick Smith" w:date="2022-03-03T11:13:00Z">
        <w:r w:rsidR="00B83AB1" w:rsidDel="005D647F">
          <w:rPr>
            <w:rFonts w:eastAsia="Times New Roman"/>
            <w:color w:val="000000"/>
          </w:rPr>
          <w:delText>T</w:delText>
        </w:r>
        <w:r w:rsidRPr="00771C52" w:rsidDel="005D647F">
          <w:rPr>
            <w:rFonts w:eastAsia="Times New Roman"/>
            <w:color w:val="000000"/>
          </w:rPr>
          <w:delText>he</w:delText>
        </w:r>
        <w:r w:rsidR="00162DE1" w:rsidDel="005D647F">
          <w:rPr>
            <w:rFonts w:eastAsia="Times New Roman"/>
            <w:color w:val="000000"/>
          </w:rPr>
          <w:delText xml:space="preserve">re was a </w:delText>
        </w:r>
      </w:del>
      <w:del w:id="74" w:author="Nick Smith" w:date="2022-03-01T16:59:00Z">
        <w:r w:rsidR="00162DE1" w:rsidDel="00DC38BF">
          <w:rPr>
            <w:rFonts w:eastAsia="Times New Roman"/>
            <w:color w:val="000000"/>
          </w:rPr>
          <w:delText xml:space="preserve">weak </w:delText>
        </w:r>
      </w:del>
      <w:del w:id="75" w:author="Nick Smith" w:date="2022-03-03T11:13:00Z">
        <w:r w:rsidR="00162DE1" w:rsidDel="005D647F">
          <w:rPr>
            <w:rFonts w:eastAsia="Times New Roman"/>
            <w:color w:val="000000"/>
          </w:rPr>
          <w:delText>suggestion that</w:delText>
        </w:r>
      </w:del>
      <w:ins w:id="76" w:author="Nick Smith" w:date="2022-03-03T11:13:00Z">
        <w:r w:rsidR="005D647F">
          <w:rPr>
            <w:rFonts w:eastAsia="Times New Roman"/>
            <w:color w:val="000000"/>
          </w:rPr>
          <w:t>Our data weakly suggests</w:t>
        </w:r>
      </w:ins>
      <w:r w:rsidR="00162DE1">
        <w:rPr>
          <w:rFonts w:eastAsia="Times New Roman"/>
          <w:color w:val="000000"/>
        </w:rPr>
        <w:t xml:space="preserve">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w:t>
      </w:r>
      <w:proofErr w:type="spellStart"/>
      <w:ins w:id="77" w:author="Nick Smith" w:date="2022-03-01T17:35:00Z">
        <w:r w:rsidR="006E21A6">
          <w:rPr>
            <w:rFonts w:eastAsia="Times New Roman"/>
            <w:i/>
            <w:color w:val="000000"/>
          </w:rPr>
          <w:t>M</w:t>
        </w:r>
        <w:r w:rsidR="006E21A6">
          <w:rPr>
            <w:rFonts w:eastAsia="Times New Roman"/>
            <w:color w:val="000000"/>
            <w:vertAlign w:val="subscript"/>
          </w:rPr>
          <w:t>area</w:t>
        </w:r>
      </w:ins>
      <w:proofErr w:type="spellEnd"/>
      <w:del w:id="78" w:author="Nick Smith" w:date="2022-03-01T17:35:00Z">
        <w:r w:rsidR="00D06FFF" w:rsidDel="006E21A6">
          <w:rPr>
            <w:rFonts w:eastAsia="Times New Roman"/>
            <w:color w:val="000000"/>
          </w:rPr>
          <w:delText>leaf mass per area</w:delText>
        </w:r>
      </w:del>
      <w:r w:rsidR="00D06FFF">
        <w:rPr>
          <w:rFonts w:eastAsia="Times New Roman"/>
          <w:color w:val="000000"/>
        </w:rPr>
        <w:t>,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del w:id="79" w:author="Nick Smith" w:date="2022-03-01T16:01:00Z">
        <w:r w:rsidR="00962F49" w:rsidDel="00777F1D">
          <w:rPr>
            <w:rFonts w:eastAsia="Times New Roman"/>
            <w:color w:val="000000"/>
          </w:rPr>
          <w:delText>are</w:delText>
        </w:r>
        <w:r w:rsidR="00962F49" w:rsidRPr="00771C52" w:rsidDel="00777F1D">
          <w:rPr>
            <w:rFonts w:eastAsia="Times New Roman"/>
            <w:color w:val="000000"/>
          </w:rPr>
          <w:delText xml:space="preserve"> </w:delText>
        </w:r>
      </w:del>
      <w:ins w:id="80" w:author="Nick Smith" w:date="2022-03-01T16:01:00Z">
        <w:r w:rsidR="00777F1D">
          <w:rPr>
            <w:rFonts w:eastAsia="Times New Roman"/>
            <w:color w:val="000000"/>
          </w:rPr>
          <w:t>are likely</w:t>
        </w:r>
        <w:r w:rsidR="00777F1D" w:rsidRPr="00771C52">
          <w:rPr>
            <w:rFonts w:eastAsia="Times New Roman"/>
            <w:color w:val="000000"/>
          </w:rPr>
          <w:t xml:space="preserve"> </w:t>
        </w:r>
      </w:ins>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w:t>
      </w:r>
      <w:del w:id="81" w:author="Nick Smith" w:date="2022-03-02T08:45:00Z">
        <w:r w:rsidRPr="00771C52" w:rsidDel="00B528D0">
          <w:rPr>
            <w:rFonts w:eastAsia="Times New Roman"/>
            <w:color w:val="000000"/>
          </w:rPr>
          <w:delText xml:space="preserve">availability </w:delText>
        </w:r>
      </w:del>
      <w:ins w:id="82" w:author="Nick Smith" w:date="2022-03-02T08:45:00Z">
        <w:r w:rsidR="00B528D0">
          <w:rPr>
            <w:rFonts w:eastAsia="Times New Roman"/>
            <w:color w:val="000000"/>
          </w:rPr>
          <w:t>supply</w:t>
        </w:r>
        <w:r w:rsidR="00B528D0" w:rsidRPr="00771C52">
          <w:rPr>
            <w:rFonts w:eastAsia="Times New Roman"/>
            <w:color w:val="000000"/>
          </w:rPr>
          <w:t xml:space="preserve"> </w:t>
        </w:r>
      </w:ins>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582C4D50"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Thus, nitrogen is an important regulator of carbon fluxes into terrestrial ecosystems, </w:t>
      </w:r>
      <w:ins w:id="83" w:author="Nick Smith" w:date="2022-03-01T17:00:00Z">
        <w:r w:rsidR="00DC38BF">
          <w:rPr>
            <w:rFonts w:eastAsia="Times New Roman"/>
            <w:color w:val="000000"/>
          </w:rPr>
          <w:t>and this is integrated into</w:t>
        </w:r>
        <w:r w:rsidR="00DC38BF" w:rsidRPr="008531D1">
          <w:rPr>
            <w:rFonts w:eastAsia="Times New Roman"/>
            <w:color w:val="000000"/>
          </w:rPr>
          <w:t xml:space="preserve"> Earth System Models (ESMs) that </w:t>
        </w:r>
        <w:r w:rsidR="00DC38BF">
          <w:rPr>
            <w:rFonts w:eastAsia="Times New Roman"/>
            <w:color w:val="000000"/>
          </w:rPr>
          <w:t>assume that nitrogen availability constrains</w:t>
        </w:r>
        <w:r w:rsidR="00DC38BF" w:rsidRPr="008531D1">
          <w:rPr>
            <w:rFonts w:eastAsia="Times New Roman"/>
            <w:color w:val="000000"/>
          </w:rPr>
          <w:t xml:space="preserve"> plant carbon assimilation</w:t>
        </w:r>
      </w:ins>
      <w:del w:id="84" w:author="Nick Smith" w:date="2022-03-01T17:00:00Z">
        <w:r w:rsidRPr="008531D1" w:rsidDel="00DC38BF">
          <w:rPr>
            <w:rFonts w:eastAsia="Times New Roman"/>
            <w:color w:val="000000"/>
          </w:rPr>
          <w:delText>as indicated by Earth System Models (ESMs) that simulate reduced plant carbon assimilation when nitrogen co</w:delText>
        </w:r>
        <w:r w:rsidRPr="001B44B1" w:rsidDel="00DC38BF">
          <w:rPr>
            <w:rFonts w:eastAsia="Times New Roman"/>
            <w:color w:val="000000"/>
          </w:rPr>
          <w:delText xml:space="preserve">nstraints are </w:delText>
        </w:r>
        <w:r w:rsidR="00D678C0" w:rsidDel="00DC38BF">
          <w:rPr>
            <w:rFonts w:eastAsia="Times New Roman"/>
            <w:color w:val="000000"/>
          </w:rPr>
          <w:delText>imposed</w:delText>
        </w:r>
      </w:del>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Given </w:t>
      </w:r>
      <w:del w:id="85" w:author="Nick Smith" w:date="2022-03-01T17:01:00Z">
        <w:r w:rsidRPr="008531D1" w:rsidDel="00DC38BF">
          <w:rPr>
            <w:rFonts w:eastAsia="Times New Roman"/>
            <w:color w:val="000000"/>
          </w:rPr>
          <w:delText>ongoing addition</w:delText>
        </w:r>
      </w:del>
      <w:ins w:id="86" w:author="Nick Smith" w:date="2022-03-01T17:01:00Z">
        <w:r w:rsidR="00DC38BF">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ins w:id="87" w:author="Nick Smith" w:date="2022-03-02T08:46:00Z">
        <w:r w:rsidR="00B528D0">
          <w:rPr>
            <w:rFonts w:eastAsia="Times New Roman"/>
            <w:color w:val="000000"/>
          </w:rPr>
          <w:fldChar w:fldCharType="begin" w:fldLock="1"/>
        </w:r>
      </w:ins>
      <w:r w:rsidR="00B528D0">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id":"ITEM-4","itemData":{"ISSN":"0886-6236","author":[{"dropping-particle":"","family":"Ackerman","given":"Daniel","non-dropping-particle":"","parse-names":false,"suffix":""},{"dropping-particle":"","family":"Millet","given":"Dylan B","non-dropping-particle":"","parse-names":false,"suffix":""},{"dropping-particle":"","family":"Chen","given":"Xin","non-dropping-particle":"","parse-names":false,"suffix":""}],"container-title":"Global Biogeochemical Cycles","id":"ITEM-4","issue":"1","issued":{"date-parts":[["2019"]]},"page":"100-107","publisher":"Wiley Online Library","title":"Global estimates of inorganic nitrogen deposition across four decades","type":"article-journal","volume":"33"},"uris":["http://www.mendeley.com/documents/?uuid=81e1c9a6-688c-4a77-9ea9-795b63405b50"]}],"mendeley":{"formattedCitation":"(Vitousek &lt;i&gt;et al.&lt;/i&gt;, 1997; Galloway &lt;i&gt;et al.&lt;/i&gt;, 2004, 2008; Ackerman &lt;i&gt;et al.&lt;/i&gt;, 2019)","plainTextFormattedCitation":"(Vitousek et al., 1997; Galloway et al., 2004, 2008; Ackerman et al., 2019)"},"properties":{"noteIndex":0},"schema":"https://github.com/citation-style-language/schema/raw/master/csl-citation.json"}</w:instrText>
      </w:r>
      <w:r w:rsidR="00B528D0">
        <w:rPr>
          <w:rFonts w:eastAsia="Times New Roman"/>
          <w:color w:val="000000"/>
        </w:rPr>
        <w:fldChar w:fldCharType="separate"/>
      </w:r>
      <w:r w:rsidR="00B528D0" w:rsidRPr="00B528D0">
        <w:rPr>
          <w:rFonts w:eastAsia="Times New Roman"/>
          <w:noProof/>
          <w:color w:val="000000"/>
        </w:rPr>
        <w:t xml:space="preserve">(Vitousek </w:t>
      </w:r>
      <w:r w:rsidR="00B528D0" w:rsidRPr="00B528D0">
        <w:rPr>
          <w:rFonts w:eastAsia="Times New Roman"/>
          <w:i/>
          <w:noProof/>
          <w:color w:val="000000"/>
        </w:rPr>
        <w:t>et al.</w:t>
      </w:r>
      <w:r w:rsidR="00B528D0" w:rsidRPr="00B528D0">
        <w:rPr>
          <w:rFonts w:eastAsia="Times New Roman"/>
          <w:noProof/>
          <w:color w:val="000000"/>
        </w:rPr>
        <w:t xml:space="preserve">, 1997; Galloway </w:t>
      </w:r>
      <w:r w:rsidR="00B528D0" w:rsidRPr="00B528D0">
        <w:rPr>
          <w:rFonts w:eastAsia="Times New Roman"/>
          <w:i/>
          <w:noProof/>
          <w:color w:val="000000"/>
        </w:rPr>
        <w:t>et al.</w:t>
      </w:r>
      <w:r w:rsidR="00B528D0" w:rsidRPr="00B528D0">
        <w:rPr>
          <w:rFonts w:eastAsia="Times New Roman"/>
          <w:noProof/>
          <w:color w:val="000000"/>
        </w:rPr>
        <w:t xml:space="preserve">, 2004, 2008; Ackerman </w:t>
      </w:r>
      <w:r w:rsidR="00B528D0" w:rsidRPr="00B528D0">
        <w:rPr>
          <w:rFonts w:eastAsia="Times New Roman"/>
          <w:i/>
          <w:noProof/>
          <w:color w:val="000000"/>
        </w:rPr>
        <w:t>et al.</w:t>
      </w:r>
      <w:r w:rsidR="00B528D0" w:rsidRPr="00B528D0">
        <w:rPr>
          <w:rFonts w:eastAsia="Times New Roman"/>
          <w:noProof/>
          <w:color w:val="000000"/>
        </w:rPr>
        <w:t>, 2019)</w:t>
      </w:r>
      <w:ins w:id="88" w:author="Nick Smith" w:date="2022-03-02T08:46:00Z">
        <w:r w:rsidR="00B528D0">
          <w:rPr>
            <w:rFonts w:eastAsia="Times New Roman"/>
            <w:color w:val="000000"/>
          </w:rPr>
          <w:fldChar w:fldCharType="end"/>
        </w:r>
      </w:ins>
      <w:del w:id="89" w:author="Nick Smith" w:date="2022-03-02T08:46:00Z">
        <w:r w:rsidR="00493741" w:rsidRPr="008531D1" w:rsidDel="00B528D0">
          <w:rPr>
            <w:rFonts w:eastAsia="Times New Roman"/>
            <w:color w:val="000000"/>
          </w:rPr>
          <w:fldChar w:fldCharType="begin" w:fldLock="1"/>
        </w:r>
        <w:r w:rsidR="00493741" w:rsidRPr="00771C52" w:rsidDel="00B528D0">
          <w:rPr>
            <w:rFonts w:eastAsia="Times New Roman"/>
            <w:color w:val="000000"/>
          </w:rPr>
          <w:del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delInstrText>
        </w:r>
        <w:r w:rsidR="00493741" w:rsidRPr="008531D1" w:rsidDel="00B528D0">
          <w:rPr>
            <w:rFonts w:eastAsia="Times New Roman"/>
            <w:color w:val="000000"/>
          </w:rPr>
          <w:fldChar w:fldCharType="separate"/>
        </w:r>
        <w:r w:rsidR="00493741" w:rsidRPr="008531D1" w:rsidDel="00B528D0">
          <w:rPr>
            <w:rFonts w:eastAsia="Times New Roman"/>
            <w:noProof/>
            <w:color w:val="000000"/>
          </w:rPr>
          <w:delText xml:space="preserve">(Vitousek </w:delText>
        </w:r>
        <w:r w:rsidR="00493741" w:rsidRPr="001B44B1" w:rsidDel="00B528D0">
          <w:rPr>
            <w:rFonts w:eastAsia="Times New Roman"/>
            <w:i/>
            <w:noProof/>
            <w:color w:val="000000"/>
          </w:rPr>
          <w:delText>et al.</w:delText>
        </w:r>
        <w:r w:rsidR="00493741" w:rsidRPr="001B44B1" w:rsidDel="00B528D0">
          <w:rPr>
            <w:rFonts w:eastAsia="Times New Roman"/>
            <w:noProof/>
            <w:color w:val="000000"/>
          </w:rPr>
          <w:delText>,</w:delText>
        </w:r>
        <w:r w:rsidR="00493741" w:rsidRPr="00771C52" w:rsidDel="00B528D0">
          <w:rPr>
            <w:rFonts w:eastAsia="Times New Roman"/>
            <w:noProof/>
            <w:color w:val="000000"/>
          </w:rPr>
          <w:delText xml:space="preserve"> 1997; Galloway </w:delText>
        </w:r>
        <w:r w:rsidR="00493741" w:rsidRPr="00771C52" w:rsidDel="00B528D0">
          <w:rPr>
            <w:rFonts w:eastAsia="Times New Roman"/>
            <w:i/>
            <w:noProof/>
            <w:color w:val="000000"/>
          </w:rPr>
          <w:delText>et al.</w:delText>
        </w:r>
        <w:r w:rsidR="00493741" w:rsidRPr="00771C52" w:rsidDel="00B528D0">
          <w:rPr>
            <w:rFonts w:eastAsia="Times New Roman"/>
            <w:noProof/>
            <w:color w:val="000000"/>
          </w:rPr>
          <w:delText>, 2004, 2008)</w:delText>
        </w:r>
        <w:r w:rsidR="00493741" w:rsidRPr="008531D1" w:rsidDel="00B528D0">
          <w:rPr>
            <w:rFonts w:eastAsia="Times New Roman"/>
            <w:color w:val="000000"/>
          </w:rPr>
          <w:fldChar w:fldCharType="end"/>
        </w:r>
      </w:del>
      <w:r w:rsidRPr="008531D1">
        <w:rPr>
          <w:rFonts w:eastAsia="Times New Roman"/>
          <w:color w:val="000000"/>
        </w:rPr>
        <w:t xml:space="preserve">, it is critical to understand how </w:t>
      </w:r>
      <w:r w:rsidR="00AB7D42">
        <w:rPr>
          <w:rFonts w:eastAsia="Times New Roman"/>
          <w:color w:val="000000"/>
        </w:rPr>
        <w:t xml:space="preserve">nitrogen </w:t>
      </w:r>
      <w:del w:id="90" w:author="Nick Smith" w:date="2022-03-01T17:01:00Z">
        <w:r w:rsidR="00AB7D42" w:rsidDel="004918CF">
          <w:rPr>
            <w:rFonts w:eastAsia="Times New Roman"/>
            <w:color w:val="000000"/>
          </w:rPr>
          <w:delText>addition</w:delText>
        </w:r>
        <w:r w:rsidR="00AB7D42" w:rsidRPr="008531D1" w:rsidDel="004918CF">
          <w:rPr>
            <w:rFonts w:eastAsia="Times New Roman"/>
            <w:color w:val="000000"/>
          </w:rPr>
          <w:delText xml:space="preserve"> </w:delText>
        </w:r>
      </w:del>
      <w:ins w:id="91" w:author="Nick Smith" w:date="2022-03-01T17:01:00Z">
        <w:r w:rsidR="004918CF">
          <w:rPr>
            <w:rFonts w:eastAsia="Times New Roman"/>
            <w:color w:val="000000"/>
          </w:rPr>
          <w:t>supply</w:t>
        </w:r>
        <w:r w:rsidR="004918CF" w:rsidRPr="008531D1">
          <w:rPr>
            <w:rFonts w:eastAsia="Times New Roman"/>
            <w:color w:val="000000"/>
          </w:rPr>
          <w:t xml:space="preserve"> </w:t>
        </w:r>
      </w:ins>
      <w:r w:rsidRPr="008531D1">
        <w:rPr>
          <w:rFonts w:eastAsia="Times New Roman"/>
          <w:color w:val="000000"/>
        </w:rPr>
        <w:t xml:space="preserve">will manifest itself in terrestrial ecosystems to </w:t>
      </w:r>
      <w:ins w:id="92" w:author="Nick Smith" w:date="2022-03-02T08:46:00Z">
        <w:r w:rsidR="00561D6F">
          <w:rPr>
            <w:rFonts w:eastAsia="Times New Roman"/>
            <w:color w:val="000000"/>
          </w:rPr>
          <w:t xml:space="preserve">more </w:t>
        </w:r>
      </w:ins>
      <w:r w:rsidRPr="008531D1">
        <w:rPr>
          <w:rFonts w:eastAsia="Times New Roman"/>
          <w:color w:val="000000"/>
        </w:rPr>
        <w:t>reliably predict the rate and magnitude of</w:t>
      </w:r>
      <w:ins w:id="93" w:author="Nick Smith" w:date="2022-03-02T08:46:00Z">
        <w:r w:rsidR="00561D6F">
          <w:rPr>
            <w:rFonts w:eastAsia="Times New Roman"/>
            <w:color w:val="000000"/>
          </w:rPr>
          <w:t xml:space="preserve"> the</w:t>
        </w:r>
      </w:ins>
      <w:r w:rsidRPr="008531D1">
        <w:rPr>
          <w:rFonts w:eastAsia="Times New Roman"/>
          <w:color w:val="000000"/>
        </w:rPr>
        <w:t xml:space="preserve"> future</w:t>
      </w:r>
      <w:ins w:id="94" w:author="Nick Smith" w:date="2022-03-02T08:46:00Z">
        <w:r w:rsidR="00561D6F">
          <w:rPr>
            <w:rFonts w:eastAsia="Times New Roman"/>
            <w:color w:val="000000"/>
          </w:rPr>
          <w:t xml:space="preserve"> carbon fluxes that underlie</w:t>
        </w:r>
      </w:ins>
      <w:r w:rsidRPr="008531D1">
        <w:rPr>
          <w:rFonts w:eastAsia="Times New Roman"/>
          <w:color w:val="000000"/>
        </w:rPr>
        <w:t xml:space="preserve"> climate change.</w:t>
      </w:r>
    </w:p>
    <w:p w14:paraId="72C221CD" w14:textId="7F8DD96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95" w:author="Nick Smith" w:date="2022-03-01T16:02:00Z">
        <w:r w:rsidRPr="001B44B1" w:rsidDel="007C62D7">
          <w:rPr>
            <w:rFonts w:eastAsia="Times New Roman"/>
            <w:color w:val="000000"/>
          </w:rPr>
          <w:delText xml:space="preserve">the fact that </w:delText>
        </w:r>
      </w:del>
      <w:r w:rsidRPr="001B44B1">
        <w:rPr>
          <w:rFonts w:eastAsia="Times New Roman"/>
          <w:color w:val="000000"/>
        </w:rPr>
        <w:t xml:space="preserve">photosynthetic enzymes </w:t>
      </w:r>
      <w:del w:id="96" w:author="Nick Smith" w:date="2022-03-01T16:02:00Z">
        <w:r w:rsidRPr="001B44B1" w:rsidDel="007C62D7">
          <w:rPr>
            <w:rFonts w:eastAsia="Times New Roman"/>
            <w:color w:val="000000"/>
          </w:rPr>
          <w:delText>are typically</w:delText>
        </w:r>
      </w:del>
      <w:ins w:id="97" w:author="Nick Smith" w:date="2022-03-01T16:02:00Z">
        <w:r w:rsidR="007C62D7">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w:t>
      </w:r>
      <w:ins w:id="98" w:author="Nick Smith" w:date="2022-03-02T08:47:00Z">
        <w:r w:rsidR="00E115D9">
          <w:rPr>
            <w:rFonts w:eastAsia="Times New Roman"/>
            <w:color w:val="000000"/>
          </w:rPr>
          <w:t>-</w:t>
        </w:r>
      </w:ins>
      <w:r w:rsidRPr="001B44B1">
        <w:rPr>
          <w:rFonts w:eastAsia="Times New Roman"/>
          <w:color w:val="000000"/>
        </w:rPr>
        <w:t xml:space="preserv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3CFA6C74"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ins w:id="99" w:author="Nick Smith" w:date="2022-03-01T16:05:00Z">
        <w:r w:rsidR="00990895">
          <w:t xml:space="preserve">Additionally, </w:t>
        </w:r>
      </w:ins>
      <w:ins w:id="100" w:author="Nick Smith" w:date="2022-03-01T17:36:00Z">
        <w:r w:rsidR="0052684F">
          <w:t xml:space="preserve">the </w:t>
        </w:r>
      </w:ins>
      <w:ins w:id="101" w:author="Nick Smith" w:date="2022-03-01T16:05:00Z">
        <w:r w:rsidR="00990895">
          <w:t xml:space="preserve">data from </w:t>
        </w:r>
      </w:ins>
      <w:ins w:id="102" w:author="Nick Smith" w:date="2022-03-01T17:35:00Z">
        <w:r w:rsidR="0052684F">
          <w:t>the</w:t>
        </w:r>
      </w:ins>
      <w:ins w:id="103" w:author="Nick Smith" w:date="2022-03-01T16:05:00Z">
        <w:r w:rsidR="00990895">
          <w:t xml:space="preserve"> globally distributed experiment</w:t>
        </w:r>
      </w:ins>
      <w:ins w:id="104" w:author="Nick Smith" w:date="2022-03-01T17:35:00Z">
        <w:r w:rsidR="0052684F">
          <w:t xml:space="preserve"> used</w:t>
        </w:r>
      </w:ins>
      <w:ins w:id="105" w:author="Nick Smith" w:date="2022-03-01T16:05:00Z">
        <w:r w:rsidR="00990895">
          <w:t xml:space="preserve"> </w:t>
        </w:r>
      </w:ins>
      <w:ins w:id="106" w:author="Nick Smith" w:date="2022-03-01T17:36:00Z">
        <w:r w:rsidR="0052684F">
          <w:t xml:space="preserve">here </w:t>
        </w:r>
      </w:ins>
      <w:ins w:id="107" w:author="Nick Smith" w:date="2022-03-01T16:05:00Z">
        <w:r w:rsidR="00990895">
          <w:t>indicated that soil nitrogen addition drove an increase in leaf nitrogen per unit leaf mass (</w:t>
        </w:r>
        <w:proofErr w:type="spellStart"/>
        <w:r w:rsidR="00990895">
          <w:rPr>
            <w:i/>
            <w:iCs/>
          </w:rPr>
          <w:t>N</w:t>
        </w:r>
        <w:r w:rsidR="00990895">
          <w:rPr>
            <w:vertAlign w:val="subscript"/>
          </w:rPr>
          <w:t>mass</w:t>
        </w:r>
        <w:proofErr w:type="spellEnd"/>
        <w:r w:rsidR="00990895">
          <w:t>), with negligible impacts on leaf mass per area</w:t>
        </w:r>
      </w:ins>
      <w:del w:id="108" w:author="Nick Smith" w:date="2022-03-01T16:05:00Z">
        <w:r w:rsidR="00EC110E" w:rsidDel="00990895">
          <w:rPr>
            <w:rFonts w:eastAsia="Times New Roman"/>
            <w:color w:val="000000"/>
          </w:rPr>
          <w:delText>Additionally, data from a</w:delText>
        </w:r>
        <w:r w:rsidR="00472FC8" w:rsidDel="00990895">
          <w:rPr>
            <w:rFonts w:eastAsia="Times New Roman"/>
            <w:color w:val="000000"/>
          </w:rPr>
          <w:delText xml:space="preserve"> globally distributed experiment</w:delText>
        </w:r>
        <w:r w:rsidR="00EC110E" w:rsidDel="00990895">
          <w:rPr>
            <w:rFonts w:eastAsia="Times New Roman"/>
            <w:color w:val="000000"/>
          </w:rPr>
          <w:delText xml:space="preserve"> was found to show this positive relationship as inferred from an increase in leaf nitrogen per unit leaf </w:delText>
        </w:r>
        <w:r w:rsidR="00EC110E" w:rsidRPr="00EC110E" w:rsidDel="00990895">
          <w:rPr>
            <w:rFonts w:eastAsia="Times New Roman"/>
            <w:color w:val="000000"/>
          </w:rPr>
          <w:delText>mass</w:delText>
        </w:r>
        <w:r w:rsidR="00EC110E" w:rsidDel="00990895">
          <w:rPr>
            <w:rFonts w:eastAsia="Times New Roman"/>
            <w:color w:val="000000"/>
          </w:rPr>
          <w:delText xml:space="preserve"> </w:delText>
        </w:r>
        <w:r w:rsidR="00EC110E" w:rsidRPr="00EC110E" w:rsidDel="00990895">
          <w:rPr>
            <w:rFonts w:eastAsia="Times New Roman"/>
            <w:color w:val="000000"/>
          </w:rPr>
          <w:delText>(</w:delText>
        </w:r>
        <w:r w:rsidR="00EC110E" w:rsidRPr="00EC110E" w:rsidDel="00990895">
          <w:rPr>
            <w:rFonts w:eastAsia="Times New Roman"/>
            <w:i/>
            <w:color w:val="000000"/>
          </w:rPr>
          <w:delText>N</w:delText>
        </w:r>
        <w:r w:rsidR="00EC110E" w:rsidRPr="00EC110E" w:rsidDel="00990895">
          <w:rPr>
            <w:rFonts w:eastAsia="Times New Roman"/>
            <w:color w:val="000000"/>
            <w:vertAlign w:val="subscript"/>
          </w:rPr>
          <w:delText>mass</w:delText>
        </w:r>
        <w:r w:rsidR="00EC110E" w:rsidDel="00990895">
          <w:rPr>
            <w:rFonts w:eastAsia="Times New Roman"/>
            <w:color w:val="000000"/>
          </w:rPr>
          <w:delText>) with added soil nitrogen, but no change in leaf mass per area</w:delText>
        </w:r>
      </w:del>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w:t>
      </w:r>
      <w:ins w:id="109" w:author="Nick Smith" w:date="2022-03-01T16:05:00Z">
        <w:r w:rsidR="006B3893" w:rsidRPr="008531D1">
          <w:rPr>
            <w:rFonts w:eastAsia="Times New Roman"/>
            <w:color w:val="000000"/>
          </w:rPr>
          <w:t>Th</w:t>
        </w:r>
        <w:r w:rsidR="006B3893">
          <w:rPr>
            <w:rFonts w:eastAsia="Times New Roman"/>
            <w:color w:val="000000"/>
          </w:rPr>
          <w:t>is</w:t>
        </w:r>
      </w:ins>
      <w:ins w:id="110" w:author="Nick Smith" w:date="2022-03-02T08:49:00Z">
        <w:r w:rsidR="00072E5D">
          <w:rPr>
            <w:rFonts w:eastAsia="Times New Roman"/>
            <w:color w:val="000000"/>
          </w:rPr>
          <w:t xml:space="preserve"> earlier</w:t>
        </w:r>
      </w:ins>
      <w:ins w:id="111" w:author="Nick Smith" w:date="2022-03-01T16:05:00Z">
        <w:r w:rsidR="006B3893">
          <w:rPr>
            <w:rFonts w:eastAsia="Times New Roman"/>
            <w:color w:val="000000"/>
          </w:rPr>
          <w:t xml:space="preserve"> </w:t>
        </w:r>
        <w:r w:rsidR="006B3893" w:rsidRPr="008531D1">
          <w:rPr>
            <w:rFonts w:eastAsia="Times New Roman"/>
            <w:color w:val="000000"/>
          </w:rPr>
          <w:t>stud</w:t>
        </w:r>
        <w:r w:rsidR="006B3893">
          <w:rPr>
            <w:rFonts w:eastAsia="Times New Roman"/>
            <w:color w:val="000000"/>
          </w:rPr>
          <w:t>y</w:t>
        </w:r>
        <w:r w:rsidR="006B3893" w:rsidRPr="008531D1">
          <w:rPr>
            <w:rFonts w:eastAsia="Times New Roman"/>
            <w:color w:val="000000"/>
          </w:rPr>
          <w:t xml:space="preserve"> </w:t>
        </w:r>
        <w:r w:rsidR="006B3893">
          <w:rPr>
            <w:rFonts w:eastAsia="Times New Roman"/>
            <w:color w:val="000000"/>
          </w:rPr>
          <w:t>posited</w:t>
        </w:r>
        <w:r w:rsidR="006B3893" w:rsidRPr="008531D1">
          <w:rPr>
            <w:rFonts w:eastAsia="Times New Roman"/>
            <w:color w:val="000000"/>
          </w:rPr>
          <w:t xml:space="preserve"> that th</w:t>
        </w:r>
        <w:r w:rsidR="006B3893">
          <w:rPr>
            <w:rFonts w:eastAsia="Times New Roman"/>
            <w:color w:val="000000"/>
          </w:rPr>
          <w:t>e</w:t>
        </w:r>
        <w:r w:rsidR="006B3893" w:rsidRPr="008531D1">
          <w:rPr>
            <w:rFonts w:eastAsia="Times New Roman"/>
            <w:color w:val="000000"/>
          </w:rPr>
          <w:t xml:space="preserve"> positive correlation</w:t>
        </w:r>
        <w:r w:rsidR="006B3893">
          <w:rPr>
            <w:rFonts w:eastAsia="Times New Roman"/>
            <w:color w:val="000000"/>
          </w:rPr>
          <w:t xml:space="preserve"> between added soil nitrogen and </w:t>
        </w:r>
        <w:proofErr w:type="spellStart"/>
        <w:r w:rsidR="006B3893" w:rsidRPr="00EC110E">
          <w:rPr>
            <w:rFonts w:eastAsia="Times New Roman"/>
            <w:i/>
            <w:color w:val="000000"/>
          </w:rPr>
          <w:t>N</w:t>
        </w:r>
        <w:r w:rsidR="006B3893" w:rsidRPr="00EC110E">
          <w:rPr>
            <w:rFonts w:eastAsia="Times New Roman"/>
            <w:color w:val="000000"/>
            <w:vertAlign w:val="subscript"/>
          </w:rPr>
          <w:t>mass</w:t>
        </w:r>
        <w:proofErr w:type="spellEnd"/>
        <w:r w:rsidR="006B3893">
          <w:rPr>
            <w:rFonts w:eastAsia="Times New Roman"/>
            <w:color w:val="000000"/>
          </w:rPr>
          <w:t xml:space="preserve"> </w:t>
        </w:r>
      </w:ins>
      <w:ins w:id="112" w:author="Nick Smith" w:date="2022-03-02T08:49:00Z">
        <w:r w:rsidR="00072E5D">
          <w:t>arises</w:t>
        </w:r>
      </w:ins>
      <w:ins w:id="113" w:author="Nick Smith" w:date="2022-03-01T16:05:00Z">
        <w:r w:rsidR="006B3893">
          <w:t xml:space="preserve"> from plants allocating additional nitrogen to build nitrogen-rich proteins,</w:t>
        </w:r>
        <w:r w:rsidR="006B3893" w:rsidRPr="008531D1">
          <w:rPr>
            <w:rFonts w:eastAsia="Times New Roman"/>
            <w:color w:val="000000"/>
          </w:rPr>
          <w:t xml:space="preserve"> </w:t>
        </w:r>
        <w:r w:rsidR="006B3893" w:rsidRPr="001B44B1">
          <w:rPr>
            <w:rFonts w:eastAsia="Times New Roman"/>
            <w:color w:val="000000"/>
          </w:rPr>
          <w:t>such as Ribulose-1,5-bisphosphate</w:t>
        </w:r>
        <w:r w:rsidR="006B3893">
          <w:rPr>
            <w:rFonts w:eastAsia="Times New Roman"/>
            <w:color w:val="000000"/>
          </w:rPr>
          <w:t xml:space="preserve"> carboxylase-oxygenase</w:t>
        </w:r>
        <w:r w:rsidR="006B3893" w:rsidRPr="001B44B1">
          <w:rPr>
            <w:rFonts w:eastAsia="Times New Roman"/>
            <w:color w:val="000000"/>
          </w:rPr>
          <w:t xml:space="preserve"> (Rubisco)</w:t>
        </w:r>
        <w:r w:rsidR="006B3893">
          <w:rPr>
            <w:rFonts w:eastAsia="Times New Roman"/>
            <w:color w:val="000000"/>
          </w:rPr>
          <w:t xml:space="preserve"> enzymes</w:t>
        </w:r>
      </w:ins>
      <w:del w:id="114" w:author="Nick Smith" w:date="2022-03-01T16:05:00Z">
        <w:r w:rsidRPr="008531D1" w:rsidDel="006B3893">
          <w:rPr>
            <w:rFonts w:eastAsia="Times New Roman"/>
            <w:color w:val="000000"/>
          </w:rPr>
          <w:delText xml:space="preserve">These studies generally </w:delText>
        </w:r>
        <w:r w:rsidR="00403D54" w:rsidDel="006B3893">
          <w:rPr>
            <w:rFonts w:eastAsia="Times New Roman"/>
            <w:color w:val="000000"/>
          </w:rPr>
          <w:delText>posit</w:delText>
        </w:r>
        <w:r w:rsidR="00403D54" w:rsidRPr="008531D1" w:rsidDel="006B3893">
          <w:rPr>
            <w:rFonts w:eastAsia="Times New Roman"/>
            <w:color w:val="000000"/>
          </w:rPr>
          <w:delText xml:space="preserve"> </w:delText>
        </w:r>
        <w:r w:rsidRPr="008531D1" w:rsidDel="006B3893">
          <w:rPr>
            <w:rFonts w:eastAsia="Times New Roman"/>
            <w:color w:val="000000"/>
          </w:rPr>
          <w:delText>that this positive correlation</w:delText>
        </w:r>
        <w:r w:rsidR="00403D54" w:rsidDel="006B3893">
          <w:rPr>
            <w:rFonts w:eastAsia="Times New Roman"/>
            <w:color w:val="000000"/>
          </w:rPr>
          <w:delText xml:space="preserve"> </w:delText>
        </w:r>
      </w:del>
      <w:del w:id="115" w:author="Nick Smith" w:date="2022-03-01T15:42:00Z">
        <w:r w:rsidR="00403D54" w:rsidDel="005C7A64">
          <w:delText xml:space="preserve">this positive correlation </w:delText>
        </w:r>
      </w:del>
      <w:del w:id="116" w:author="Nick Smith" w:date="2022-03-01T16:05:00Z">
        <w:r w:rsidR="00403D54" w:rsidDel="006B3893">
          <w:delText>stems from plants allocating additional nitrogen to build nitrogen-rich proteins</w:delText>
        </w:r>
        <w:r w:rsidRPr="008531D1" w:rsidDel="006B3893">
          <w:rPr>
            <w:rFonts w:eastAsia="Times New Roman"/>
            <w:color w:val="000000"/>
          </w:rPr>
          <w:delText xml:space="preserve"> </w:delText>
        </w:r>
        <w:r w:rsidRPr="001B44B1" w:rsidDel="006B3893">
          <w:rPr>
            <w:rFonts w:eastAsia="Times New Roman"/>
            <w:color w:val="000000"/>
          </w:rPr>
          <w:delText>such as Ribulose-1,5-bisphosphate (Rubisco)</w:delText>
        </w:r>
      </w:del>
      <w:r w:rsidRPr="001B44B1">
        <w:rPr>
          <w:rFonts w:eastAsia="Times New Roman"/>
          <w:color w:val="000000"/>
        </w:rPr>
        <w:t xml:space="preserve">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w:t>
      </w:r>
      <w:del w:id="117" w:author="Nick Smith" w:date="2022-03-02T08:49:00Z">
        <w:r w:rsidRPr="008531D1" w:rsidDel="00072E5D">
          <w:rPr>
            <w:rFonts w:eastAsia="Times New Roman"/>
            <w:color w:val="000000"/>
          </w:rPr>
          <w:delText>maximize the utilization of</w:delText>
        </w:r>
      </w:del>
      <w:ins w:id="118" w:author="Nick Smith" w:date="2022-03-02T08:49:00Z">
        <w:r w:rsidR="00072E5D">
          <w:rPr>
            <w:rFonts w:eastAsia="Times New Roman"/>
            <w:color w:val="000000"/>
          </w:rPr>
          <w:t>us the maximum</w:t>
        </w:r>
      </w:ins>
      <w:r w:rsidRPr="008531D1">
        <w:rPr>
          <w:rFonts w:eastAsia="Times New Roman"/>
          <w:color w:val="000000"/>
        </w:rPr>
        <w:t xml:space="preserve">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119" w:author="Nick Smith" w:date="2022-03-01T16:06:00Z">
        <w:r w:rsidRPr="001B44B1" w:rsidDel="006B3893">
          <w:rPr>
            <w:rFonts w:eastAsia="Times New Roman"/>
            <w:color w:val="000000"/>
          </w:rPr>
          <w:delText xml:space="preserve">a </w:delText>
        </w:r>
      </w:del>
      <w:r w:rsidRPr="001B44B1">
        <w:rPr>
          <w:rFonts w:eastAsia="Times New Roman"/>
          <w:color w:val="000000"/>
        </w:rPr>
        <w:t xml:space="preserve">wasteful </w:t>
      </w:r>
      <w:del w:id="120" w:author="Nick Smith" w:date="2022-03-01T16:06:00Z">
        <w:r w:rsidRPr="001B44B1" w:rsidDel="006B389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21" w:author="Nick Smith" w:date="2022-03-01T16:06:00Z">
        <w:r w:rsidRPr="001B44B1" w:rsidDel="006B389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22" w:author="Nick Smith" w:date="2022-03-01T16:06:00Z">
        <w:r w:rsidRPr="00771C52" w:rsidDel="006B3893">
          <w:rPr>
            <w:rFonts w:eastAsia="Times New Roman"/>
            <w:color w:val="000000"/>
          </w:rPr>
          <w:delText xml:space="preserve">a </w:delText>
        </w:r>
      </w:del>
      <w:r w:rsidRPr="00771C52">
        <w:rPr>
          <w:rFonts w:eastAsia="Times New Roman"/>
          <w:color w:val="000000"/>
        </w:rPr>
        <w:t>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4BC31C65"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w:t>
      </w:r>
      <w:ins w:id="123" w:author="Nick Smith" w:date="2022-03-01T16:12:00Z">
        <w:r w:rsidR="002B36EC">
          <w:rPr>
            <w:rFonts w:eastAsia="Times New Roman"/>
            <w:color w:val="000000"/>
          </w:rPr>
          <w:t xml:space="preserve"> climate</w:t>
        </w:r>
      </w:ins>
      <w:r w:rsidR="003704D1">
        <w:rPr>
          <w:rFonts w:eastAsia="Times New Roman"/>
          <w:color w:val="000000"/>
        </w:rPr>
        <w:t xml:space="preserve"> </w:t>
      </w:r>
      <w:ins w:id="124" w:author="Nick Smith" w:date="2022-03-01T16:12:00Z">
        <w:r w:rsidR="002B36EC">
          <w:rPr>
            <w:rFonts w:eastAsia="Times New Roman"/>
            <w:color w:val="000000"/>
          </w:rPr>
          <w:t>(</w:t>
        </w:r>
      </w:ins>
      <w:del w:id="125" w:author="Nick Smith" w:date="2022-03-01T16:07:00Z">
        <w:r w:rsidR="003704D1" w:rsidDel="006B3893">
          <w:rPr>
            <w:rFonts w:eastAsia="Times New Roman"/>
            <w:color w:val="000000"/>
          </w:rPr>
          <w:delText>climate</w:delText>
        </w:r>
        <w:r w:rsidR="00864535" w:rsidDel="006B3893">
          <w:rPr>
            <w:rFonts w:eastAsia="Times New Roman"/>
            <w:color w:val="000000"/>
          </w:rPr>
          <w:delText xml:space="preserve"> and light</w:delText>
        </w:r>
        <w:r w:rsidR="003704D1" w:rsidDel="006B3893">
          <w:rPr>
            <w:rFonts w:eastAsia="Times New Roman"/>
            <w:color w:val="000000"/>
          </w:rPr>
          <w:delText>-driven</w:delText>
        </w:r>
        <w:r w:rsidRPr="00771C52" w:rsidDel="006B3893">
          <w:rPr>
            <w:rFonts w:eastAsia="Times New Roman"/>
            <w:color w:val="000000"/>
          </w:rPr>
          <w:delText xml:space="preserve"> nitrogen demand</w:delText>
        </w:r>
      </w:del>
      <w:ins w:id="126" w:author="Nick Smith" w:date="2022-03-01T16:07:00Z">
        <w:r w:rsidR="006B3893">
          <w:rPr>
            <w:rFonts w:eastAsia="Times New Roman"/>
            <w:color w:val="000000"/>
          </w:rPr>
          <w:t xml:space="preserve">temperature, light, and </w:t>
        </w:r>
      </w:ins>
      <w:ins w:id="127" w:author="Nick Smith" w:date="2022-03-01T16:42:00Z">
        <w:r w:rsidR="00957190">
          <w:rPr>
            <w:rFonts w:eastAsia="Times New Roman"/>
            <w:color w:val="000000"/>
          </w:rPr>
          <w:t>aridity</w:t>
        </w:r>
      </w:ins>
      <w:ins w:id="128" w:author="Nick Smith" w:date="2022-03-01T16:12:00Z">
        <w:r w:rsidR="002B36EC">
          <w:rPr>
            <w:rFonts w:eastAsia="Times New Roman"/>
            <w:color w:val="000000"/>
          </w:rPr>
          <w:t>)</w:t>
        </w:r>
      </w:ins>
      <w:r w:rsidRPr="00771C52">
        <w:rPr>
          <w:rFonts w:eastAsia="Times New Roman"/>
          <w:color w:val="000000"/>
        </w:rPr>
        <w:t xml:space="preserve">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w:t>
      </w:r>
      <w:r w:rsidR="00403D54">
        <w:rPr>
          <w:rFonts w:eastAsia="Times New Roman"/>
          <w:color w:val="000000"/>
        </w:rPr>
        <w:lastRenderedPageBreak/>
        <w:t xml:space="preserve">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29" w:author="Nick Smith" w:date="2022-03-01T16:08:00Z">
        <w:r w:rsidR="00225633">
          <w:rPr>
            <w:rFonts w:eastAsia="Times New Roman"/>
            <w:color w:val="000000"/>
          </w:rPr>
          <w:t>,</w:t>
        </w:r>
      </w:ins>
      <w:r w:rsidRPr="008531D1">
        <w:rPr>
          <w:rFonts w:eastAsia="Times New Roman"/>
          <w:color w:val="000000"/>
        </w:rPr>
        <w:t xml:space="preserve"> </w:t>
      </w:r>
      <w:del w:id="130" w:author="Nick Smith" w:date="2022-03-01T16:08:00Z">
        <w:r w:rsidRPr="008531D1" w:rsidDel="00225633">
          <w:rPr>
            <w:rFonts w:eastAsia="Times New Roman"/>
            <w:color w:val="000000"/>
          </w:rPr>
          <w:delText xml:space="preserve">and </w:delText>
        </w:r>
      </w:del>
      <w:r w:rsidRPr="008531D1">
        <w:rPr>
          <w:rFonts w:eastAsia="Times New Roman"/>
          <w:color w:val="000000"/>
        </w:rPr>
        <w:t>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31" w:author="Nick Smith" w:date="2022-03-01T16:08:00Z">
        <w:r w:rsidR="00225633">
          <w:rPr>
            <w:rFonts w:eastAsia="Times New Roman"/>
            <w:color w:val="000000"/>
          </w:rPr>
          <w:t xml:space="preserve">, and increases </w:t>
        </w:r>
      </w:ins>
      <w:ins w:id="132" w:author="Nick Smith" w:date="2022-03-01T16:09:00Z">
        <w:r w:rsidR="00225633">
          <w:rPr>
            <w:rFonts w:eastAsia="Times New Roman"/>
            <w:color w:val="000000"/>
          </w:rPr>
          <w:t xml:space="preserve">with </w:t>
        </w:r>
      </w:ins>
      <w:ins w:id="133" w:author="Nick Smith" w:date="2022-03-01T16:42:00Z">
        <w:r w:rsidR="00957190">
          <w:rPr>
            <w:rFonts w:eastAsia="Times New Roman"/>
            <w:color w:val="000000"/>
          </w:rPr>
          <w:t>aridity</w:t>
        </w:r>
      </w:ins>
      <w:ins w:id="134" w:author="Nick Smith" w:date="2022-03-01T16:09:00Z">
        <w:r w:rsidR="00225633">
          <w:rPr>
            <w:rFonts w:eastAsia="Times New Roman"/>
            <w:color w:val="000000"/>
          </w:rPr>
          <w:t xml:space="preserve"> to maximize light use at lower stomatal conductance </w:t>
        </w:r>
      </w:ins>
      <w:ins w:id="135" w:author="Nick Smith" w:date="2022-03-01T16:10:00Z">
        <w:r w:rsidR="00225633">
          <w:rPr>
            <w:rFonts w:eastAsia="Times New Roman"/>
            <w:color w:val="000000"/>
          </w:rPr>
          <w:fldChar w:fldCharType="begin" w:fldLock="1"/>
        </w:r>
      </w:ins>
      <w:r w:rsidR="00346196">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225633">
        <w:rPr>
          <w:rFonts w:eastAsia="Times New Roman"/>
          <w:color w:val="000000"/>
        </w:rPr>
        <w:fldChar w:fldCharType="separate"/>
      </w:r>
      <w:r w:rsidR="00225633" w:rsidRPr="00225633">
        <w:rPr>
          <w:rFonts w:eastAsia="Times New Roman"/>
          <w:noProof/>
          <w:color w:val="000000"/>
        </w:rPr>
        <w:t xml:space="preserve">(Wright </w:t>
      </w:r>
      <w:r w:rsidR="00225633" w:rsidRPr="00225633">
        <w:rPr>
          <w:rFonts w:eastAsia="Times New Roman"/>
          <w:i/>
          <w:noProof/>
          <w:color w:val="000000"/>
        </w:rPr>
        <w:t>et al.</w:t>
      </w:r>
      <w:r w:rsidR="00225633" w:rsidRPr="00225633">
        <w:rPr>
          <w:rFonts w:eastAsia="Times New Roman"/>
          <w:noProof/>
          <w:color w:val="000000"/>
        </w:rPr>
        <w:t xml:space="preserve">, 2003; Prentice </w:t>
      </w:r>
      <w:r w:rsidR="00225633" w:rsidRPr="00225633">
        <w:rPr>
          <w:rFonts w:eastAsia="Times New Roman"/>
          <w:i/>
          <w:noProof/>
          <w:color w:val="000000"/>
        </w:rPr>
        <w:t>et al.</w:t>
      </w:r>
      <w:r w:rsidR="00225633" w:rsidRPr="00225633">
        <w:rPr>
          <w:rFonts w:eastAsia="Times New Roman"/>
          <w:noProof/>
          <w:color w:val="000000"/>
        </w:rPr>
        <w:t>, 2014)</w:t>
      </w:r>
      <w:ins w:id="136" w:author="Nick Smith" w:date="2022-03-01T16:10:00Z">
        <w:r w:rsidR="00225633">
          <w:rPr>
            <w:rFonts w:eastAsia="Times New Roman"/>
            <w:color w:val="000000"/>
          </w:rPr>
          <w:fldChar w:fldCharType="end"/>
        </w:r>
      </w:ins>
      <w:r w:rsidRPr="008531D1">
        <w:rPr>
          <w:rFonts w:eastAsia="Times New Roman"/>
          <w:color w:val="000000"/>
        </w:rPr>
        <w:t>.</w:t>
      </w:r>
      <w:ins w:id="137" w:author="Nick Smith" w:date="2022-03-01T17:39:00Z">
        <w:r w:rsidR="00AB30C6">
          <w:rPr>
            <w:rFonts w:eastAsia="Times New Roman"/>
            <w:color w:val="000000"/>
          </w:rPr>
          <w:t xml:space="preserve"> The effect of </w:t>
        </w:r>
      </w:ins>
      <w:ins w:id="138" w:author="Nick Smith" w:date="2022-03-01T17:41:00Z">
        <w:r w:rsidR="008618CA">
          <w:rPr>
            <w:rFonts w:eastAsia="Times New Roman"/>
            <w:color w:val="000000"/>
          </w:rPr>
          <w:t xml:space="preserve">increasing </w:t>
        </w:r>
      </w:ins>
      <w:ins w:id="139" w:author="Nick Smith" w:date="2022-03-01T17:39:00Z">
        <w:r w:rsidR="00AB30C6">
          <w:rPr>
            <w:rFonts w:eastAsia="Times New Roman"/>
            <w:color w:val="000000"/>
          </w:rPr>
          <w:t>aridity is thought to manifest itself through a decrease</w:t>
        </w:r>
      </w:ins>
      <w:ins w:id="140" w:author="Nick Smith" w:date="2022-03-01T17:40:00Z">
        <w:r w:rsidR="008618CA">
          <w:rPr>
            <w:rFonts w:eastAsia="Times New Roman"/>
            <w:color w:val="000000"/>
          </w:rPr>
          <w:t xml:space="preserve"> in the ratio of leaf intracellular to atmospheric CO</w:t>
        </w:r>
        <w:r w:rsidR="008618CA">
          <w:rPr>
            <w:rFonts w:eastAsia="Times New Roman"/>
            <w:color w:val="000000"/>
            <w:vertAlign w:val="subscript"/>
          </w:rPr>
          <w:t>2</w:t>
        </w:r>
        <w:r w:rsidR="008618CA">
          <w:rPr>
            <w:rFonts w:eastAsia="Times New Roman"/>
            <w:color w:val="000000"/>
          </w:rPr>
          <w:t xml:space="preserve"> concentration </w:t>
        </w:r>
        <w:r w:rsidR="008618CA" w:rsidRPr="008618CA">
          <w:rPr>
            <w:rFonts w:eastAsia="Times New Roman"/>
            <w:color w:val="000000"/>
            <w:rPrChange w:id="141" w:author="Nick Smith" w:date="2022-03-01T17:40:00Z">
              <w:rPr>
                <w:rFonts w:eastAsia="Times New Roman"/>
                <w:color w:val="000000"/>
                <w:lang w:val="el-GR"/>
              </w:rPr>
            </w:rPrChange>
          </w:rPr>
          <w:t>(</w:t>
        </w:r>
        <w:r w:rsidR="008618CA">
          <w:rPr>
            <w:rFonts w:eastAsia="Times New Roman"/>
            <w:color w:val="000000"/>
            <w:lang w:val="el-GR"/>
          </w:rPr>
          <w:t>χ</w:t>
        </w:r>
        <w:r w:rsidR="008618CA" w:rsidRPr="008618CA">
          <w:rPr>
            <w:rFonts w:eastAsia="Times New Roman"/>
            <w:color w:val="000000"/>
            <w:rPrChange w:id="142" w:author="Nick Smith" w:date="2022-03-01T17:40:00Z">
              <w:rPr>
                <w:rFonts w:eastAsia="Times New Roman"/>
                <w:color w:val="000000"/>
                <w:lang w:val="el-GR"/>
              </w:rPr>
            </w:rPrChange>
          </w:rPr>
          <w:t>)</w:t>
        </w:r>
      </w:ins>
      <w:ins w:id="143" w:author="Nick Smith" w:date="2022-03-01T17:41:00Z">
        <w:r w:rsidR="008618CA">
          <w:rPr>
            <w:rFonts w:eastAsia="Times New Roman"/>
            <w:color w:val="000000"/>
          </w:rPr>
          <w:t xml:space="preserve">, which corresponds with an increase in leaf </w:t>
        </w:r>
        <w:proofErr w:type="spellStart"/>
        <w:r w:rsidR="008618CA">
          <w:rPr>
            <w:rFonts w:eastAsia="Times New Roman"/>
            <w:i/>
            <w:color w:val="000000"/>
          </w:rPr>
          <w:t>N</w:t>
        </w:r>
        <w:r w:rsidR="008618CA">
          <w:rPr>
            <w:rFonts w:eastAsia="Times New Roman"/>
            <w:color w:val="000000"/>
            <w:vertAlign w:val="subscript"/>
          </w:rPr>
          <w:t>area</w:t>
        </w:r>
      </w:ins>
      <w:proofErr w:type="spellEnd"/>
      <w:ins w:id="144" w:author="Nick Smith" w:date="2022-03-01T17:40:00Z">
        <w:r w:rsidR="008618CA">
          <w:rPr>
            <w:rFonts w:eastAsia="Times New Roman"/>
            <w:color w:val="000000"/>
          </w:rPr>
          <w:t xml:space="preserve"> </w:t>
        </w:r>
      </w:ins>
      <w:ins w:id="145" w:author="Nick Smith" w:date="2022-03-01T17:41:00Z">
        <w:r w:rsidR="008618CA">
          <w:rPr>
            <w:rFonts w:eastAsia="Times New Roman"/>
            <w:color w:val="000000"/>
          </w:rPr>
          <w:fldChar w:fldCharType="begin" w:fldLock="1"/>
        </w:r>
        <w:r w:rsidR="008618CA">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8618CA">
          <w:rPr>
            <w:rFonts w:eastAsia="Times New Roman"/>
            <w:color w:val="000000"/>
          </w:rPr>
          <w:fldChar w:fldCharType="separate"/>
        </w:r>
        <w:r w:rsidR="008618CA" w:rsidRPr="00225633">
          <w:rPr>
            <w:rFonts w:eastAsia="Times New Roman"/>
            <w:noProof/>
            <w:color w:val="000000"/>
          </w:rPr>
          <w:t xml:space="preserve">(Wright </w:t>
        </w:r>
        <w:r w:rsidR="008618CA" w:rsidRPr="00225633">
          <w:rPr>
            <w:rFonts w:eastAsia="Times New Roman"/>
            <w:i/>
            <w:noProof/>
            <w:color w:val="000000"/>
          </w:rPr>
          <w:t>et al.</w:t>
        </w:r>
        <w:r w:rsidR="008618CA" w:rsidRPr="00225633">
          <w:rPr>
            <w:rFonts w:eastAsia="Times New Roman"/>
            <w:noProof/>
            <w:color w:val="000000"/>
          </w:rPr>
          <w:t xml:space="preserve">, 2003; Prentice </w:t>
        </w:r>
        <w:r w:rsidR="008618CA" w:rsidRPr="00225633">
          <w:rPr>
            <w:rFonts w:eastAsia="Times New Roman"/>
            <w:i/>
            <w:noProof/>
            <w:color w:val="000000"/>
          </w:rPr>
          <w:t>et al.</w:t>
        </w:r>
        <w:r w:rsidR="008618CA" w:rsidRPr="00225633">
          <w:rPr>
            <w:rFonts w:eastAsia="Times New Roman"/>
            <w:noProof/>
            <w:color w:val="000000"/>
          </w:rPr>
          <w:t>, 2014)</w:t>
        </w:r>
        <w:r w:rsidR="008618CA">
          <w:rPr>
            <w:rFonts w:eastAsia="Times New Roman"/>
            <w:color w:val="000000"/>
          </w:rPr>
          <w:fldChar w:fldCharType="end"/>
        </w:r>
      </w:ins>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409AF3C5"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w:t>
      </w:r>
      <w:del w:id="146" w:author="Nick Smith" w:date="2022-03-02T08:50:00Z">
        <w:r w:rsidR="002815EB" w:rsidDel="00824ABD">
          <w:rPr>
            <w:rFonts w:eastAsia="Times New Roman"/>
            <w:color w:val="000000"/>
          </w:rPr>
          <w:delText xml:space="preserve">be </w:delText>
        </w:r>
      </w:del>
      <w:r w:rsidR="00771C52">
        <w:rPr>
          <w:rFonts w:eastAsia="Times New Roman"/>
          <w:color w:val="000000"/>
        </w:rPr>
        <w:t>depend</w:t>
      </w:r>
      <w:del w:id="147" w:author="Nick Smith" w:date="2022-03-02T08:50:00Z">
        <w:r w:rsidR="00771C52" w:rsidDel="00824ABD">
          <w:rPr>
            <w:rFonts w:eastAsia="Times New Roman"/>
            <w:color w:val="000000"/>
          </w:rPr>
          <w:delText>ent</w:delText>
        </w:r>
      </w:del>
      <w:r w:rsidR="00771C52">
        <w:rPr>
          <w:rFonts w:eastAsia="Times New Roman"/>
          <w:color w:val="000000"/>
        </w:rPr>
        <w:t xml:space="preserve">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Thus, </w:t>
      </w:r>
      <w:del w:id="148" w:author="Nick Smith" w:date="2022-03-01T17:37:00Z">
        <w:r w:rsidRPr="00771C52" w:rsidDel="001212F2">
          <w:rPr>
            <w:rFonts w:eastAsia="Times New Roman"/>
            <w:color w:val="000000"/>
          </w:rPr>
          <w:delText>an increase in</w:delText>
        </w:r>
        <w:r w:rsidR="00E2660B" w:rsidDel="001212F2">
          <w:rPr>
            <w:rFonts w:eastAsia="Times New Roman"/>
            <w:color w:val="000000"/>
          </w:rPr>
          <w:delText xml:space="preserve"> nitrogen supply</w:delText>
        </w:r>
      </w:del>
      <w:ins w:id="149" w:author="Nick Smith" w:date="2022-03-01T17:37:00Z">
        <w:r w:rsidR="001212F2">
          <w:rPr>
            <w:rFonts w:eastAsia="Times New Roman"/>
            <w:color w:val="000000"/>
          </w:rPr>
          <w:t>nitrogen addition</w:t>
        </w:r>
      </w:ins>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del w:id="150" w:author="Nick Smith" w:date="2022-03-01T18:26:00Z">
        <w:r w:rsidRPr="00771C52" w:rsidDel="005A150C">
          <w:rPr>
            <w:rFonts w:eastAsia="Times New Roman"/>
            <w:color w:val="000000"/>
          </w:rPr>
          <w:delText xml:space="preserve">Different </w:delText>
        </w:r>
      </w:del>
      <w:del w:id="151" w:author="Nick Smith" w:date="2022-03-01T16:11:00Z">
        <w:r w:rsidRPr="00771C52" w:rsidDel="00225633">
          <w:rPr>
            <w:rFonts w:eastAsia="Times New Roman"/>
            <w:color w:val="000000"/>
          </w:rPr>
          <w:delText xml:space="preserve">environmental </w:delText>
        </w:r>
      </w:del>
      <w:del w:id="152" w:author="Nick Smith" w:date="2022-03-01T18:26:00Z">
        <w:r w:rsidRPr="00771C52" w:rsidDel="005A150C">
          <w:rPr>
            <w:rFonts w:eastAsia="Times New Roman"/>
            <w:color w:val="000000"/>
          </w:rPr>
          <w:delText>contexts</w:delText>
        </w:r>
      </w:del>
      <w:ins w:id="153" w:author="Nick Smith" w:date="2022-03-01T18:26:00Z">
        <w:r w:rsidR="005A150C">
          <w:rPr>
            <w:rFonts w:eastAsia="Times New Roman"/>
            <w:color w:val="000000"/>
          </w:rPr>
          <w:t>Plant community structure</w:t>
        </w:r>
      </w:ins>
      <w:r w:rsidRPr="00771C52">
        <w:rPr>
          <w:rFonts w:eastAsia="Times New Roman"/>
          <w:color w:val="000000"/>
        </w:rPr>
        <w:t xml:space="preserve"> (e.g., canopy openness) may</w:t>
      </w:r>
      <w:ins w:id="154" w:author="Nick Smith" w:date="2022-03-01T16:11:00Z">
        <w:r w:rsidR="00B321AB">
          <w:rPr>
            <w:rFonts w:eastAsia="Times New Roman"/>
            <w:color w:val="000000"/>
          </w:rPr>
          <w:t xml:space="preserve"> also</w:t>
        </w:r>
      </w:ins>
      <w:r w:rsidRPr="00771C52">
        <w:rPr>
          <w:rFonts w:eastAsia="Times New Roman"/>
          <w:color w:val="000000"/>
        </w:rPr>
        <w:t xml:space="preserve">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w:t>
      </w:r>
      <w:del w:id="155" w:author="Nick Smith" w:date="2022-03-01T16:11:00Z">
        <w:r w:rsidR="002815EB" w:rsidDel="00385516">
          <w:rPr>
            <w:rFonts w:eastAsia="Times New Roman"/>
            <w:color w:val="000000"/>
          </w:rPr>
          <w:delText>Note that t</w:delText>
        </w:r>
      </w:del>
      <w:ins w:id="156" w:author="Nick Smith" w:date="2022-03-01T16:11:00Z">
        <w:r w:rsidR="00385516">
          <w:rPr>
            <w:rFonts w:eastAsia="Times New Roman"/>
            <w:color w:val="000000"/>
          </w:rPr>
          <w:t>T</w:t>
        </w:r>
      </w:ins>
      <w:r w:rsidR="002815EB">
        <w:rPr>
          <w:rFonts w:eastAsia="Times New Roman"/>
          <w:color w:val="000000"/>
        </w:rPr>
        <w:t xml:space="preserve">he theory, in its most holistic sense, does not differentiate between the types of structures developed (e.g., leaves, stems, roots) and could even be extended to storage or other </w:t>
      </w:r>
      <w:r w:rsidR="002815EB">
        <w:rPr>
          <w:rFonts w:eastAsia="Times New Roman"/>
          <w:color w:val="000000"/>
        </w:rPr>
        <w:lastRenderedPageBreak/>
        <w:t>nitrogen-dependent compounds</w:t>
      </w:r>
      <w:ins w:id="157" w:author="Nick Smith" w:date="2022-03-01T17:03:00Z">
        <w:r w:rsidR="00346196">
          <w:rPr>
            <w:rFonts w:eastAsia="Times New Roman"/>
            <w:color w:val="000000"/>
          </w:rPr>
          <w:t>, such as defense compounds</w:t>
        </w:r>
      </w:ins>
      <w:r w:rsidR="002815EB">
        <w:rPr>
          <w:rFonts w:eastAsia="Times New Roman"/>
          <w:color w:val="000000"/>
        </w:rPr>
        <w:t>. However, we focus here on aboveground biomass</w:t>
      </w:r>
      <w:ins w:id="158" w:author="Nick Smith" w:date="2022-03-01T17:04:00Z">
        <w:r w:rsidR="00346196">
          <w:rPr>
            <w:rFonts w:eastAsia="Times New Roman"/>
            <w:color w:val="000000"/>
          </w:rPr>
          <w:t xml:space="preserve"> </w:t>
        </w:r>
      </w:ins>
      <w:del w:id="159" w:author="Nick Smith" w:date="2022-03-01T17:06:00Z">
        <w:r w:rsidR="002815EB" w:rsidDel="00346196">
          <w:rPr>
            <w:rFonts w:eastAsia="Times New Roman"/>
            <w:color w:val="000000"/>
          </w:rPr>
          <w:delText xml:space="preserve"> </w:delText>
        </w:r>
      </w:del>
      <w:r w:rsidR="002815EB">
        <w:rPr>
          <w:rFonts w:eastAsia="Times New Roman"/>
          <w:color w:val="000000"/>
        </w:rPr>
        <w:t>as a proxy for structural allocation to test our theory</w:t>
      </w:r>
      <w:r w:rsidR="00475F5D">
        <w:rPr>
          <w:rFonts w:eastAsia="Times New Roman"/>
          <w:color w:val="000000"/>
        </w:rPr>
        <w:t>.</w:t>
      </w:r>
      <w:ins w:id="160" w:author="Nick Smith" w:date="2022-03-01T17:06:00Z">
        <w:r w:rsidR="00346196">
          <w:rPr>
            <w:rFonts w:eastAsia="Times New Roman"/>
            <w:color w:val="000000"/>
          </w:rPr>
          <w:t xml:space="preserve"> Previous studies have shown that the strongest nutrient response is in aboveground tissue </w:t>
        </w:r>
        <w:r w:rsidR="00346196">
          <w:rPr>
            <w:rFonts w:eastAsia="Times New Roman"/>
            <w:color w:val="000000"/>
          </w:rPr>
          <w:fldChar w:fldCharType="begin" w:fldLock="1"/>
        </w:r>
      </w:ins>
      <w:r w:rsidR="00B528D0">
        <w:rPr>
          <w:rFonts w:eastAsia="Times New Roman"/>
          <w:color w:val="000000"/>
        </w:rPr>
        <w:instrText>ADDIN CSL_CITATION {"citationItems":[{"id":"ITEM-1","itemData":{"ISSN":"1435-0629","author":[{"dropping-particle":"","family":"Cleland","given":"Elsa E","non-dropping-particle":"","parse-names":false,"suffix":""},{"dropping-particle":"","family":"Lind","given":"Eric M","non-dropping-particle":"","parse-names":false,"suffix":""},{"dropping-particle":"","family":"DeCrappeo","given":"Nicole M","non-dropping-particle":"","parse-names":false,"suffix":""},{"dropping-particle":"","family":"DeLorenze","given":"Elizabeth","non-dropping-particle":"","parse-names":false,"suffix":""},{"dropping-particle":"","family":"Wilkins","given":"Rachel Abbott","non-dropping-particle":"","parse-names":false,"suffix":""},{"dropping-particle":"","family":"Adler","given":"Peter B","non-dropping-particle":"","parse-names":false,"suffix":""},{"dropping-particle":"","family":"Bakker","given":"Jonathan D","non-dropping-particle":"","parse-names":false,"suffix":""},{"dropping-particle":"","family":"Brown","given":"Cynthia S","non-dropping-particle":"","parse-names":false,"suffix":""},{"dropping-particle":"","family":"Davies","given":"Kendi F","non-dropping-particle":"","parse-names":false,"suffix":""},{"dropping-particle":"","family":"Esch","given":"Ellen","non-dropping-particle":"","parse-names":false,"suffix":""}],"container-title":"Ecosystems","id":"ITEM-1","issue":"7","issued":{"date-parts":[["2019"]]},"page":"1466-1477","publisher":"Springer","title":"Belowground biomass response to nutrient enrichment depends on light limitation across globally distributed grasslands","type":"article-journal","volume":"22"},"uris":["http://www.mendeley.com/documents/?uuid=5bb356e2-6542-459f-b74e-6fcfe5cfa013"]}],"mendeley":{"formattedCitation":"(Cleland &lt;i&gt;et al.&lt;/i&gt;, 2019)","plainTextFormattedCitation":"(Cleland et al., 2019)","previouslyFormattedCitation":"(Cleland &lt;i&gt;et al.&lt;/i&gt;, 2019)"},"properties":{"noteIndex":0},"schema":"https://github.com/citation-style-language/schema/raw/master/csl-citation.json"}</w:instrText>
      </w:r>
      <w:ins w:id="161" w:author="Nick Smith" w:date="2022-03-01T17:06:00Z">
        <w:r w:rsidR="00346196">
          <w:rPr>
            <w:rFonts w:eastAsia="Times New Roman"/>
            <w:color w:val="000000"/>
          </w:rPr>
          <w:fldChar w:fldCharType="separate"/>
        </w:r>
        <w:r w:rsidR="00346196" w:rsidRPr="00346196">
          <w:rPr>
            <w:rFonts w:eastAsia="Times New Roman"/>
            <w:noProof/>
            <w:color w:val="000000"/>
          </w:rPr>
          <w:t xml:space="preserve">(Cleland </w:t>
        </w:r>
        <w:r w:rsidR="00346196" w:rsidRPr="00346196">
          <w:rPr>
            <w:rFonts w:eastAsia="Times New Roman"/>
            <w:i/>
            <w:noProof/>
            <w:color w:val="000000"/>
          </w:rPr>
          <w:t>et al.</w:t>
        </w:r>
        <w:r w:rsidR="00346196" w:rsidRPr="00346196">
          <w:rPr>
            <w:rFonts w:eastAsia="Times New Roman"/>
            <w:noProof/>
            <w:color w:val="000000"/>
          </w:rPr>
          <w:t>, 2019)</w:t>
        </w:r>
        <w:r w:rsidR="00346196">
          <w:rPr>
            <w:rFonts w:eastAsia="Times New Roman"/>
            <w:color w:val="000000"/>
          </w:rPr>
          <w:fldChar w:fldCharType="end"/>
        </w:r>
        <w:r w:rsidR="00346196">
          <w:rPr>
            <w:rFonts w:eastAsia="Times New Roman"/>
            <w:color w:val="000000"/>
          </w:rPr>
          <w:t>.</w:t>
        </w:r>
      </w:ins>
    </w:p>
    <w:p w14:paraId="04461849" w14:textId="026AAB02"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162" w:author="Nick Smith" w:date="2022-03-02T08:51:00Z">
        <w:r w:rsidR="005A570B">
          <w:rPr>
            <w:rFonts w:eastAsia="Times New Roman"/>
            <w:color w:val="000000"/>
          </w:rPr>
          <w:t>,</w:t>
        </w:r>
      </w:ins>
      <w:r w:rsidRPr="00771C52">
        <w:rPr>
          <w:rFonts w:eastAsia="Times New Roman"/>
          <w:color w:val="000000"/>
        </w:rPr>
        <w:t xml:space="preserve"> grassland nutrient</w:t>
      </w:r>
      <w:ins w:id="163" w:author="Nick Smith" w:date="2022-03-02T08:51:00Z">
        <w:r w:rsidR="005A570B">
          <w:rPr>
            <w:rFonts w:eastAsia="Times New Roman"/>
            <w:color w:val="000000"/>
          </w:rPr>
          <w:t>-</w:t>
        </w:r>
      </w:ins>
      <w:del w:id="164" w:author="Nick Smith" w:date="2022-03-02T08:51:00Z">
        <w:r w:rsidRPr="00771C52" w:rsidDel="005A570B">
          <w:rPr>
            <w:rFonts w:eastAsia="Times New Roman"/>
            <w:color w:val="000000"/>
          </w:rPr>
          <w:delText xml:space="preserve"> </w:delText>
        </w:r>
      </w:del>
      <w:r w:rsidRPr="00771C52">
        <w:rPr>
          <w:rFonts w:eastAsia="Times New Roman"/>
          <w:color w:val="000000"/>
        </w:rPr>
        <w:t>addition experiment,</w:t>
      </w:r>
      <w:ins w:id="165" w:author="Nick Smith" w:date="2022-03-02T08:51:00Z">
        <w:r w:rsidR="005A570B">
          <w:rPr>
            <w:rFonts w:eastAsia="Times New Roman"/>
            <w:color w:val="000000"/>
          </w:rPr>
          <w:t xml:space="preserve"> the</w:t>
        </w:r>
      </w:ins>
      <w:r w:rsidRPr="00771C52">
        <w:rPr>
          <w:rFonts w:eastAsia="Times New Roman"/>
          <w:color w:val="000000"/>
        </w:rPr>
        <w:t xml:space="preserv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166" w:author="Nick Smith" w:date="2022-03-01T16:11:00Z">
        <w:r w:rsidR="00696E90" w:rsidDel="00EA27C3">
          <w:rPr>
            <w:rFonts w:eastAsia="Times New Roman"/>
            <w:color w:val="000000"/>
          </w:rPr>
          <w:delText xml:space="preserve">these 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51459FCA"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uantify and separate the impact of soil nitrogen</w:t>
      </w:r>
      <w:ins w:id="167" w:author="Nick Smith" w:date="2022-03-01T17:44:00Z">
        <w:r w:rsidR="00386F40">
          <w:rPr>
            <w:rFonts w:eastAsia="Times New Roman"/>
            <w:color w:val="000000"/>
          </w:rPr>
          <w:t xml:space="preserve"> addition</w:t>
        </w:r>
      </w:ins>
      <w:r w:rsidR="00361685" w:rsidRPr="00971CEF">
        <w:rPr>
          <w:rFonts w:eastAsia="Times New Roman"/>
          <w:color w:val="000000"/>
        </w:rPr>
        <w:t xml:space="preserve">, </w:t>
      </w:r>
      <w:del w:id="168" w:author="Nick Smith" w:date="2022-03-01T17:42:00Z">
        <w:r w:rsidR="00361685" w:rsidRPr="00971CEF" w:rsidDel="008618CA">
          <w:rPr>
            <w:rFonts w:eastAsia="Times New Roman"/>
            <w:color w:val="000000"/>
          </w:rPr>
          <w:delText xml:space="preserve">leaf </w:delText>
        </w:r>
      </w:del>
      <w:del w:id="169" w:author="Nick Smith" w:date="2022-03-01T17:41:00Z">
        <w:r w:rsidR="00361685" w:rsidRPr="00971CEF" w:rsidDel="008618CA">
          <w:rPr>
            <w:rFonts w:eastAsia="Times New Roman"/>
            <w:color w:val="000000"/>
          </w:rPr>
          <w:delText>traits</w:delText>
        </w:r>
      </w:del>
      <w:ins w:id="170" w:author="Nick Smith" w:date="2022-03-01T17:42:00Z">
        <w:r w:rsidR="008618CA">
          <w:rPr>
            <w:rFonts w:eastAsia="Times New Roman"/>
            <w:color w:val="000000"/>
          </w:rPr>
          <w:t>temperature</w:t>
        </w:r>
      </w:ins>
      <w:r w:rsidR="00361685" w:rsidRPr="00971CEF">
        <w:rPr>
          <w:rFonts w:eastAsia="Times New Roman"/>
          <w:color w:val="000000"/>
        </w:rPr>
        <w:t>,</w:t>
      </w:r>
      <w:ins w:id="171" w:author="Nick Smith" w:date="2022-03-01T17:42:00Z">
        <w:r w:rsidR="008618CA">
          <w:rPr>
            <w:rFonts w:eastAsia="Times New Roman"/>
            <w:color w:val="000000"/>
          </w:rPr>
          <w:t xml:space="preserve"> light availability, and </w:t>
        </w:r>
        <w:r w:rsidR="008618CA">
          <w:rPr>
            <w:rFonts w:eastAsia="Times New Roman"/>
            <w:color w:val="000000"/>
            <w:lang w:val="el-GR"/>
          </w:rPr>
          <w:t>χ</w:t>
        </w:r>
        <w:r w:rsidR="008618CA">
          <w:rPr>
            <w:rFonts w:eastAsia="Times New Roman"/>
            <w:color w:val="000000"/>
          </w:rPr>
          <w:t xml:space="preserve"> </w:t>
        </w:r>
      </w:ins>
      <w:del w:id="172" w:author="Nick Smith" w:date="2022-03-01T17:42:00Z">
        <w:r w:rsidR="00361685" w:rsidRPr="00971CEF" w:rsidDel="008618CA">
          <w:rPr>
            <w:rFonts w:eastAsia="Times New Roman"/>
            <w:color w:val="000000"/>
          </w:rPr>
          <w:delText xml:space="preserve"> and climate </w:delText>
        </w:r>
      </w:del>
      <w:r w:rsidR="00361685" w:rsidRPr="00971CEF">
        <w:rPr>
          <w:rFonts w:eastAsia="Times New Roman"/>
          <w:color w:val="000000"/>
        </w:rPr>
        <w:t xml:space="preserve">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6934066E"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Assess the</w:t>
      </w:r>
      <w:ins w:id="173" w:author="Nick Smith" w:date="2022-03-01T17:07:00Z">
        <w:r w:rsidR="009F3FB7">
          <w:rPr>
            <w:rFonts w:eastAsia="Times New Roman"/>
            <w:color w:val="000000"/>
          </w:rPr>
          <w:t xml:space="preserve"> </w:t>
        </w:r>
      </w:ins>
      <w:del w:id="174" w:author="Nick Smith" w:date="2022-03-01T17:08:00Z">
        <w:r w:rsidDel="009F3FB7">
          <w:rPr>
            <w:rFonts w:eastAsia="Times New Roman"/>
            <w:color w:val="000000"/>
          </w:rPr>
          <w:delText xml:space="preserve"> </w:delText>
        </w:r>
      </w:del>
      <w:r>
        <w:rPr>
          <w:rFonts w:eastAsia="Times New Roman"/>
          <w:color w:val="000000"/>
        </w:rPr>
        <w:t xml:space="preserve">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w:t>
      </w:r>
      <w:del w:id="175" w:author="Nick Smith" w:date="2022-03-01T17:43:00Z">
        <w:r w:rsidDel="008618CA">
          <w:rPr>
            <w:rFonts w:eastAsia="Times New Roman"/>
            <w:color w:val="000000"/>
          </w:rPr>
          <w:delText xml:space="preserve">and </w:delText>
        </w:r>
      </w:del>
      <w:del w:id="176" w:author="Nick Smith" w:date="2022-03-01T17:08:00Z">
        <w:r w:rsidR="00753A9E" w:rsidDel="009F3FB7">
          <w:rPr>
            <w:rFonts w:eastAsia="Times New Roman"/>
            <w:color w:val="000000"/>
          </w:rPr>
          <w:delText xml:space="preserve">other </w:delText>
        </w:r>
      </w:del>
      <w:del w:id="177" w:author="Nick Smith" w:date="2022-03-01T17:43:00Z">
        <w:r w:rsidDel="008618CA">
          <w:rPr>
            <w:rFonts w:eastAsia="Times New Roman"/>
            <w:color w:val="000000"/>
          </w:rPr>
          <w:delText>leaf traits</w:delText>
        </w:r>
      </w:del>
      <w:ins w:id="178" w:author="Nick Smith" w:date="2022-03-01T17:08:00Z">
        <w:r w:rsidR="009F3FB7">
          <w:rPr>
            <w:rFonts w:eastAsia="Times New Roman"/>
            <w:color w:val="000000"/>
          </w:rPr>
          <w:t>and asses the added predictive power of including soil</w:t>
        </w:r>
      </w:ins>
      <w:r>
        <w:rPr>
          <w:rFonts w:eastAsia="Times New Roman"/>
          <w:color w:val="000000"/>
        </w:rPr>
        <w:t xml:space="preserve"> </w:t>
      </w:r>
      <w:del w:id="179" w:author="Nick Smith" w:date="2022-03-01T17:09:00Z">
        <w:r w:rsidDel="009F3FB7">
          <w:rPr>
            <w:rFonts w:eastAsia="Times New Roman"/>
            <w:color w:val="000000"/>
          </w:rPr>
          <w:delText xml:space="preserve">alone in comparison to belowground soil </w:delText>
        </w:r>
      </w:del>
      <w:r>
        <w:rPr>
          <w:rFonts w:eastAsia="Times New Roman"/>
          <w:color w:val="000000"/>
        </w:rPr>
        <w:t xml:space="preserve">nitrogen </w:t>
      </w:r>
      <w:r w:rsidR="00C530D5">
        <w:rPr>
          <w:rFonts w:eastAsia="Times New Roman"/>
          <w:color w:val="000000"/>
        </w:rPr>
        <w:t>addition</w:t>
      </w:r>
      <w:r>
        <w:rPr>
          <w:rFonts w:eastAsia="Times New Roman"/>
          <w:color w:val="000000"/>
        </w:rPr>
        <w:t>.</w:t>
      </w:r>
    </w:p>
    <w:p w14:paraId="236ABE50" w14:textId="2CBE3724" w:rsidR="004921F3" w:rsidDel="009F3FB7" w:rsidRDefault="004921F3" w:rsidP="004921F3">
      <w:pPr>
        <w:pStyle w:val="ListParagraph"/>
        <w:numPr>
          <w:ilvl w:val="0"/>
          <w:numId w:val="8"/>
        </w:numPr>
        <w:spacing w:line="480" w:lineRule="auto"/>
        <w:rPr>
          <w:del w:id="180" w:author="Nick Smith" w:date="2022-03-01T17:09:00Z"/>
          <w:rFonts w:eastAsia="Times New Roman"/>
          <w:color w:val="000000"/>
        </w:rPr>
      </w:pPr>
      <w:del w:id="181" w:author="Nick Smith" w:date="2022-03-01T17:09:00Z">
        <w:r w:rsidDel="009F3FB7">
          <w:rPr>
            <w:rFonts w:eastAsia="Times New Roman"/>
            <w:color w:val="000000"/>
          </w:rPr>
          <w:delText xml:space="preserve">Quantify the impacts of soil nitrogen </w:delText>
        </w:r>
        <w:r w:rsidR="00C530D5" w:rsidDel="009F3FB7">
          <w:rPr>
            <w:rFonts w:eastAsia="Times New Roman"/>
            <w:color w:val="000000"/>
          </w:rPr>
          <w:delText xml:space="preserve">addition </w:delText>
        </w:r>
        <w:r w:rsidDel="009F3FB7">
          <w:rPr>
            <w:rFonts w:eastAsia="Times New Roman"/>
            <w:color w:val="000000"/>
          </w:rPr>
          <w:delText>on aboveground biomass.</w:delText>
        </w:r>
      </w:del>
    </w:p>
    <w:p w14:paraId="1EF08796" w14:textId="500062BE"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ins w:id="182" w:author="Nick Smith" w:date="2022-03-02T08:51:00Z">
        <w:r w:rsidR="005A570B">
          <w:rPr>
            <w:rFonts w:eastAsia="Times New Roman"/>
            <w:color w:val="000000"/>
          </w:rPr>
          <w:t xml:space="preserve">ambient and elevated </w:t>
        </w:r>
      </w:ins>
      <w:del w:id="183" w:author="Nick Smith" w:date="2022-03-01T17:44:00Z">
        <w:r w:rsidDel="0014005A">
          <w:rPr>
            <w:rFonts w:eastAsia="Times New Roman"/>
            <w:color w:val="000000"/>
          </w:rPr>
          <w:delText xml:space="preserve">different </w:delText>
        </w:r>
      </w:del>
      <w:r>
        <w:rPr>
          <w:rFonts w:eastAsia="Times New Roman"/>
          <w:color w:val="000000"/>
        </w:rPr>
        <w:t xml:space="preserve">soil nitrogen </w:t>
      </w:r>
      <w:del w:id="184" w:author="Nick Smith" w:date="2022-03-01T17:44:00Z">
        <w:r w:rsidDel="0014005A">
          <w:rPr>
            <w:rFonts w:eastAsia="Times New Roman"/>
            <w:color w:val="000000"/>
          </w:rPr>
          <w:delText>conditions</w:delText>
        </w:r>
      </w:del>
      <w:ins w:id="185" w:author="Nick Smith" w:date="2022-03-02T08:51:00Z">
        <w:r w:rsidR="005A570B">
          <w:rPr>
            <w:rFonts w:eastAsia="Times New Roman"/>
            <w:color w:val="000000"/>
          </w:rPr>
          <w:t>supply</w:t>
        </w:r>
      </w:ins>
      <w:r>
        <w:rPr>
          <w:rFonts w:eastAsia="Times New Roman"/>
          <w:color w:val="000000"/>
        </w:rPr>
        <w:t xml:space="preserve">. </w:t>
      </w:r>
    </w:p>
    <w:p w14:paraId="2E92E822" w14:textId="22A5BA15" w:rsidR="00074719" w:rsidRPr="00074719" w:rsidRDefault="00361685" w:rsidP="00971CEF">
      <w:pPr>
        <w:spacing w:line="480" w:lineRule="auto"/>
        <w:rPr>
          <w:rFonts w:eastAsia="Times New Roman"/>
          <w:color w:val="000000"/>
        </w:rPr>
      </w:pPr>
      <w:r w:rsidRPr="00971CEF">
        <w:rPr>
          <w:rFonts w:eastAsia="Times New Roman"/>
          <w:color w:val="000000"/>
        </w:rPr>
        <w:t>We hypothesized that</w:t>
      </w:r>
      <w:ins w:id="186" w:author="Nick Smith" w:date="2022-03-01T17:45:00Z">
        <w:r w:rsidR="00386F40">
          <w:rPr>
            <w:rFonts w:eastAsia="Times New Roman"/>
            <w:color w:val="000000"/>
          </w:rPr>
          <w:t xml:space="preserve"> temperature (negative), light availability (positive), and </w:t>
        </w:r>
        <w:r w:rsidR="00386F40">
          <w:rPr>
            <w:rFonts w:eastAsia="Times New Roman"/>
            <w:color w:val="000000"/>
            <w:lang w:val="el-GR"/>
          </w:rPr>
          <w:t>χ</w:t>
        </w:r>
        <w:r w:rsidR="00386F40">
          <w:rPr>
            <w:rFonts w:eastAsia="Times New Roman"/>
            <w:color w:val="000000"/>
          </w:rPr>
          <w:t xml:space="preserve"> (negative) wou</w:t>
        </w:r>
      </w:ins>
      <w:ins w:id="187" w:author="Nick Smith" w:date="2022-03-01T17:46:00Z">
        <w:r w:rsidR="00386F40">
          <w:rPr>
            <w:rFonts w:eastAsia="Times New Roman"/>
            <w:color w:val="000000"/>
          </w:rPr>
          <w:t xml:space="preserve">ld have </w:t>
        </w:r>
      </w:ins>
      <w:del w:id="188" w:author="Nick Smith" w:date="2022-03-01T17:46:00Z">
        <w:r w:rsidRPr="00971CEF" w:rsidDel="00386F40">
          <w:rPr>
            <w:rFonts w:eastAsia="Times New Roman"/>
            <w:color w:val="000000"/>
          </w:rPr>
          <w:delText xml:space="preserve"> soil nitrogen </w:delText>
        </w:r>
        <w:r w:rsidR="00C530D5" w:rsidDel="00386F40">
          <w:rPr>
            <w:rFonts w:eastAsia="Times New Roman"/>
            <w:color w:val="000000"/>
          </w:rPr>
          <w:delText>addition</w:delText>
        </w:r>
        <w:r w:rsidRPr="00971CEF" w:rsidDel="00386F40">
          <w:rPr>
            <w:rFonts w:eastAsia="Times New Roman"/>
            <w:color w:val="000000"/>
          </w:rPr>
          <w:delText xml:space="preserve">, leaf traits, and climate would have significant separate </w:delText>
        </w:r>
      </w:del>
      <w:r w:rsidRPr="00971CEF">
        <w:rPr>
          <w:rFonts w:eastAsia="Times New Roman"/>
          <w:color w:val="000000"/>
        </w:rPr>
        <w:t xml:space="preserve">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ins w:id="189" w:author="Nick Smith" w:date="2022-03-01T17:46:00Z">
        <w:r w:rsidR="00386F40">
          <w:rPr>
            <w:rFonts w:eastAsia="Times New Roman"/>
            <w:color w:val="000000"/>
          </w:rPr>
          <w:t xml:space="preserve"> predicted from theory. We also expected a positive relationship between soil nitrogen addition and </w:t>
        </w:r>
        <w:proofErr w:type="spellStart"/>
        <w:r w:rsidR="00386F40">
          <w:rPr>
            <w:rFonts w:eastAsia="Times New Roman"/>
            <w:i/>
            <w:color w:val="000000"/>
          </w:rPr>
          <w:t>N</w:t>
        </w:r>
        <w:r w:rsidR="00386F40">
          <w:rPr>
            <w:rFonts w:eastAsia="Times New Roman"/>
            <w:color w:val="000000"/>
            <w:vertAlign w:val="subscript"/>
          </w:rPr>
          <w:t>area</w:t>
        </w:r>
      </w:ins>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 xml:space="preserve">would be </w:t>
      </w:r>
      <w:del w:id="190" w:author="Nick Smith" w:date="2022-03-01T17:47:00Z">
        <w:r w:rsidRPr="00971CEF" w:rsidDel="00A53937">
          <w:rPr>
            <w:rFonts w:eastAsia="Times New Roman"/>
            <w:color w:val="000000"/>
          </w:rPr>
          <w:delText>relatively weak</w:delText>
        </w:r>
      </w:del>
      <w:ins w:id="191" w:author="Nick Smith" w:date="2022-03-01T17:47:00Z">
        <w:r w:rsidR="00A53937">
          <w:rPr>
            <w:rFonts w:eastAsia="Times New Roman"/>
            <w:color w:val="000000"/>
          </w:rPr>
          <w:t>weaker than</w:t>
        </w:r>
      </w:ins>
      <w:ins w:id="192" w:author="Nick Smith" w:date="2022-03-01T17:46:00Z">
        <w:r w:rsidR="00386F40">
          <w:rPr>
            <w:rFonts w:eastAsia="Times New Roman"/>
            <w:color w:val="000000"/>
          </w:rPr>
          <w:t xml:space="preserve"> other predictors</w:t>
        </w:r>
      </w:ins>
      <w:r w:rsidRPr="00971CEF">
        <w:rPr>
          <w:rFonts w:eastAsia="Times New Roman"/>
          <w:color w:val="000000"/>
        </w:rPr>
        <w:t xml:space="preserve">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w:t>
      </w:r>
      <w:ins w:id="193" w:author="Nick Smith" w:date="2022-03-01T17:47:00Z">
        <w:r w:rsidR="00C76677">
          <w:rPr>
            <w:rFonts w:eastAsia="Times New Roman"/>
            <w:color w:val="000000"/>
          </w:rPr>
          <w:t xml:space="preserve">alone </w:t>
        </w:r>
      </w:ins>
      <w:del w:id="194" w:author="Nick Smith" w:date="2022-03-01T17:47:00Z">
        <w:r w:rsidR="004921F3" w:rsidDel="00C76677">
          <w:rPr>
            <w:rFonts w:eastAsia="Times New Roman"/>
            <w:color w:val="000000"/>
          </w:rPr>
          <w:delText>and leaf traits alone</w:delText>
        </w:r>
        <w:r w:rsidR="00A6009F" w:rsidDel="00C76677">
          <w:rPr>
            <w:rFonts w:eastAsia="Times New Roman"/>
            <w:color w:val="000000"/>
          </w:rPr>
          <w:delText xml:space="preserve"> </w:delText>
        </w:r>
      </w:del>
      <w:r w:rsidR="00A6009F">
        <w:rPr>
          <w:rFonts w:eastAsia="Times New Roman"/>
          <w:color w:val="000000"/>
        </w:rPr>
        <w:t>(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 xml:space="preserve">would </w:t>
      </w:r>
      <w:del w:id="195" w:author="Nick Smith" w:date="2022-03-01T17:48:00Z">
        <w:r w:rsidR="004921F3" w:rsidDel="00540A04">
          <w:rPr>
            <w:rFonts w:eastAsia="Times New Roman"/>
            <w:color w:val="000000"/>
          </w:rPr>
          <w:delText>be positively correlated with</w:delText>
        </w:r>
      </w:del>
      <w:ins w:id="196" w:author="Nick Smith" w:date="2022-03-01T17:48:00Z">
        <w:r w:rsidR="00540A04">
          <w:rPr>
            <w:rFonts w:eastAsia="Times New Roman"/>
            <w:color w:val="000000"/>
          </w:rPr>
          <w:t>increase</w:t>
        </w:r>
      </w:ins>
      <w:r w:rsidR="004921F3">
        <w:rPr>
          <w:rFonts w:eastAsia="Times New Roman"/>
          <w:color w:val="000000"/>
        </w:rPr>
        <w:t xml:space="preserve"> aboveground biomass </w:t>
      </w:r>
      <w:del w:id="197" w:author="Nick Smith" w:date="2022-03-01T17:48:00Z">
        <w:r w:rsidR="004921F3" w:rsidDel="00540A04">
          <w:rPr>
            <w:rFonts w:eastAsia="Times New Roman"/>
            <w:color w:val="000000"/>
          </w:rPr>
          <w:delText>on average</w:delText>
        </w:r>
        <w:r w:rsidR="00A6009F" w:rsidDel="00540A04">
          <w:rPr>
            <w:rFonts w:eastAsia="Times New Roman"/>
            <w:color w:val="000000"/>
          </w:rPr>
          <w:delText xml:space="preserve"> </w:delText>
        </w:r>
        <w:r w:rsidR="00A6009F" w:rsidDel="0023453A">
          <w:rPr>
            <w:rFonts w:eastAsia="Times New Roman"/>
            <w:color w:val="000000"/>
          </w:rPr>
          <w:delText>(Aim 3).</w:delText>
        </w:r>
        <w:r w:rsidR="004921F3" w:rsidDel="0023453A">
          <w:rPr>
            <w:rFonts w:eastAsia="Times New Roman"/>
            <w:color w:val="000000"/>
          </w:rPr>
          <w:delText xml:space="preserve"> </w:delText>
        </w:r>
        <w:r w:rsidR="00A6009F" w:rsidDel="0023453A">
          <w:rPr>
            <w:rFonts w:eastAsia="Times New Roman"/>
            <w:color w:val="000000"/>
          </w:rPr>
          <w:delText>We</w:delText>
        </w:r>
        <w:r w:rsidR="005D7DD2" w:rsidDel="0023453A">
          <w:rPr>
            <w:rFonts w:eastAsia="Times New Roman"/>
            <w:color w:val="000000"/>
          </w:rPr>
          <w:delText xml:space="preserve"> also</w:delText>
        </w:r>
        <w:r w:rsidR="00A6009F" w:rsidDel="0023453A">
          <w:rPr>
            <w:rFonts w:eastAsia="Times New Roman"/>
            <w:color w:val="000000"/>
          </w:rPr>
          <w:delText xml:space="preserve"> expected</w:delText>
        </w:r>
      </w:del>
      <w:ins w:id="198" w:author="Nick Smith" w:date="2022-03-01T17:48:00Z">
        <w:r w:rsidR="0023453A">
          <w:rPr>
            <w:rFonts w:eastAsia="Times New Roman"/>
            <w:color w:val="000000"/>
          </w:rPr>
          <w:t>and</w:t>
        </w:r>
      </w:ins>
      <w:r w:rsidR="00A6009F">
        <w:rPr>
          <w:rFonts w:eastAsia="Times New Roman"/>
          <w:color w:val="000000"/>
        </w:rPr>
        <w:t xml:space="preserve"> </w:t>
      </w:r>
      <w:r w:rsidR="004921F3">
        <w:rPr>
          <w:rFonts w:eastAsia="Times New Roman"/>
          <w:color w:val="000000"/>
        </w:rPr>
        <w:t xml:space="preserve">that </w:t>
      </w:r>
      <w:del w:id="199" w:author="Nick Smith" w:date="2022-03-01T17:48:00Z">
        <w:r w:rsidR="004921F3" w:rsidDel="0023453A">
          <w:rPr>
            <w:rFonts w:eastAsia="Times New Roman"/>
            <w:color w:val="000000"/>
          </w:rPr>
          <w:delText>site</w:delText>
        </w:r>
      </w:del>
      <w:ins w:id="200" w:author="Nick Smith" w:date="2022-03-02T08:53:00Z">
        <w:r w:rsidR="006C47A3">
          <w:rPr>
            <w:rFonts w:eastAsia="Times New Roman"/>
            <w:color w:val="000000"/>
          </w:rPr>
          <w:t>site</w:t>
        </w:r>
      </w:ins>
      <w:r w:rsidR="004921F3">
        <w:rPr>
          <w:rFonts w:eastAsia="Times New Roman"/>
          <w:color w:val="000000"/>
        </w:rPr>
        <w:t xml:space="preserv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w:t>
      </w:r>
      <w:r w:rsidRPr="00D2309D">
        <w:rPr>
          <w:rFonts w:eastAsia="Times New Roman"/>
          <w:color w:val="000000"/>
        </w:rPr>
        <w:t xml:space="preserve">greatest </w:t>
      </w:r>
      <w:ins w:id="201" w:author="Nick Smith" w:date="2022-03-02T08:52:00Z">
        <w:r w:rsidR="00D2309D" w:rsidRPr="00D2309D">
          <w:rPr>
            <w:rPrChange w:id="202" w:author="Nick Smith" w:date="2022-03-02T08:52:00Z">
              <w:rPr>
                <w:sz w:val="20"/>
                <w:szCs w:val="20"/>
              </w:rPr>
            </w:rPrChange>
          </w:rPr>
          <w:t>under conditions where biomass was minimally affected.</w:t>
        </w:r>
        <w:r w:rsidR="00D2309D" w:rsidRPr="00D2309D" w:rsidDel="00D2309D">
          <w:rPr>
            <w:rFonts w:eastAsia="Times New Roman"/>
            <w:color w:val="000000"/>
          </w:rPr>
          <w:t xml:space="preserve"> </w:t>
        </w:r>
      </w:ins>
      <w:del w:id="203" w:author="Nick Smith" w:date="2022-03-02T08:52:00Z">
        <w:r w:rsidRPr="00971CEF" w:rsidDel="00D2309D">
          <w:rPr>
            <w:rFonts w:eastAsia="Times New Roman"/>
            <w:color w:val="000000"/>
          </w:rPr>
          <w:delText xml:space="preserve">in </w:delText>
        </w:r>
      </w:del>
      <w:del w:id="204" w:author="Nick Smith" w:date="2022-03-01T17:49:00Z">
        <w:r w:rsidR="00E019F3" w:rsidRPr="00971CEF" w:rsidDel="0023453A">
          <w:rPr>
            <w:rFonts w:eastAsia="Times New Roman"/>
            <w:color w:val="000000"/>
          </w:rPr>
          <w:delText>contexts</w:delText>
        </w:r>
        <w:r w:rsidRPr="00971CEF" w:rsidDel="0023453A">
          <w:rPr>
            <w:rFonts w:eastAsia="Times New Roman"/>
            <w:color w:val="000000"/>
          </w:rPr>
          <w:delText xml:space="preserve"> </w:delText>
        </w:r>
      </w:del>
      <w:del w:id="205" w:author="Nick Smith" w:date="2022-03-02T08:52:00Z">
        <w:r w:rsidRPr="00971CEF" w:rsidDel="00D2309D">
          <w:rPr>
            <w:rFonts w:eastAsia="Times New Roman"/>
            <w:color w:val="000000"/>
          </w:rPr>
          <w:delText>that did not show a large increase in biomass</w:delText>
        </w:r>
        <w:r w:rsidR="00A6009F" w:rsidDel="00D2309D">
          <w:rPr>
            <w:rFonts w:eastAsia="Times New Roman"/>
            <w:color w:val="000000"/>
          </w:rPr>
          <w:delText xml:space="preserve"> </w:delText>
        </w:r>
      </w:del>
      <w:r w:rsidR="00A6009F">
        <w:rPr>
          <w:rFonts w:eastAsia="Times New Roman"/>
          <w:color w:val="000000"/>
        </w:rPr>
        <w:t>(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9C2CC1" w:rsidR="007D6AFA" w:rsidRDefault="004F0F8D" w:rsidP="00EA24F1">
            <w:pPr>
              <w:spacing w:line="480" w:lineRule="auto"/>
              <w:rPr>
                <w:rFonts w:eastAsia="Times New Roman"/>
                <w:b/>
                <w:color w:val="000000"/>
              </w:rPr>
            </w:pPr>
            <w:ins w:id="206" w:author="Nick Smith" w:date="2022-03-02T09:42:00Z">
              <w:r>
                <w:rPr>
                  <w:rFonts w:eastAsia="Times New Roman"/>
                  <w:color w:val="000000"/>
                </w:rPr>
                <w:t xml:space="preserve">estimated </w:t>
              </w:r>
            </w:ins>
            <w:r w:rsidR="007D6AFA" w:rsidRPr="00771C52">
              <w:rPr>
                <w:rFonts w:eastAsia="Times New Roman"/>
                <w:color w:val="000000"/>
              </w:rPr>
              <w:t>leaf nitrogen used for photosynthesis</w:t>
            </w:r>
            <w:del w:id="207" w:author="Nick Smith" w:date="2022-03-02T09:42:00Z">
              <w:r w:rsidR="007D6AFA" w:rsidRPr="00771C52" w:rsidDel="004F0F8D">
                <w:rPr>
                  <w:rFonts w:eastAsia="Times New Roman"/>
                  <w:color w:val="000000"/>
                </w:rPr>
                <w:delText xml:space="preserve"> on an area basis</w:delText>
              </w:r>
            </w:del>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02D04085" w:rsidR="007D6AFA" w:rsidRPr="00EC7E77" w:rsidRDefault="004F0F8D" w:rsidP="007D6AFA">
            <w:pPr>
              <w:spacing w:line="480" w:lineRule="auto"/>
              <w:rPr>
                <w:rFonts w:eastAsia="Times New Roman"/>
                <w:color w:val="000000"/>
              </w:rPr>
            </w:pPr>
            <w:ins w:id="208" w:author="Nick Smith" w:date="2022-03-02T09:42:00Z">
              <w:r>
                <w:rPr>
                  <w:rFonts w:eastAsia="Times New Roman"/>
                  <w:color w:val="000000"/>
                </w:rPr>
                <w:t xml:space="preserve">estimated </w:t>
              </w:r>
            </w:ins>
            <w:r w:rsidR="007D6AFA" w:rsidRPr="00771C52">
              <w:rPr>
                <w:rFonts w:eastAsia="Times New Roman"/>
                <w:color w:val="000000"/>
              </w:rPr>
              <w:t xml:space="preserve">leaf nitrogen used for </w:t>
            </w:r>
            <w:r w:rsidR="007D6AFA">
              <w:rPr>
                <w:rFonts w:eastAsia="Times New Roman"/>
                <w:color w:val="000000"/>
              </w:rPr>
              <w:t>structure</w:t>
            </w:r>
            <w:del w:id="209" w:author="Nick Smith" w:date="2022-03-02T09:42:00Z">
              <w:r w:rsidR="007D6AFA" w:rsidRPr="00771C52" w:rsidDel="004F0F8D">
                <w:rPr>
                  <w:rFonts w:eastAsia="Times New Roman"/>
                  <w:color w:val="000000"/>
                </w:rPr>
                <w:delText xml:space="preserve"> on an area basis</w:delText>
              </w:r>
            </w:del>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56A6309"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del w:id="210" w:author="Nick Smith" w:date="2022-03-02T08:53:00Z">
        <w:r w:rsidR="00F9151E" w:rsidRPr="00771C52" w:rsidDel="00970624">
          <w:rPr>
            <w:rFonts w:eastAsia="Times New Roman"/>
            <w:bCs/>
            <w:i/>
          </w:rPr>
          <w:delText>N</w:delText>
        </w:r>
        <w:r w:rsidR="00F9151E" w:rsidDel="00970624">
          <w:rPr>
            <w:rFonts w:eastAsia="Times New Roman"/>
            <w:bCs/>
            <w:vertAlign w:val="subscript"/>
          </w:rPr>
          <w:delText xml:space="preserve">availability </w:delText>
        </w:r>
      </w:del>
      <w:proofErr w:type="spellStart"/>
      <w:ins w:id="211" w:author="Nick Smith" w:date="2022-03-02T08:53:00Z">
        <w:r w:rsidR="00970624" w:rsidRPr="00771C52">
          <w:rPr>
            <w:rFonts w:eastAsia="Times New Roman"/>
            <w:bCs/>
            <w:i/>
          </w:rPr>
          <w:t>N</w:t>
        </w:r>
        <w:r w:rsidR="00970624">
          <w:rPr>
            <w:rFonts w:eastAsia="Times New Roman"/>
            <w:bCs/>
            <w:vertAlign w:val="subscript"/>
          </w:rPr>
          <w:t>supply</w:t>
        </w:r>
        <w:proofErr w:type="spellEnd"/>
        <w:r w:rsidR="00970624">
          <w:rPr>
            <w:rFonts w:eastAsia="Times New Roman"/>
            <w:bCs/>
            <w:vertAlign w:val="subscript"/>
          </w:rPr>
          <w:t xml:space="preserve"> </w:t>
        </w:r>
      </w:ins>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3306EDF"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 xml:space="preserve">is a network of &gt;100 </w:t>
      </w:r>
      <w:del w:id="212" w:author="Nick Smith" w:date="2022-03-02T08:54:00Z">
        <w:r w:rsidRPr="00771C52" w:rsidDel="006A1141">
          <w:rPr>
            <w:rFonts w:eastAsia="Times New Roman"/>
            <w:color w:val="000000"/>
          </w:rPr>
          <w:delText xml:space="preserve">replicated </w:delText>
        </w:r>
      </w:del>
      <w:ins w:id="213" w:author="Nick Smith" w:date="2022-03-02T08:54:00Z">
        <w:r w:rsidR="006A1141">
          <w:rPr>
            <w:rFonts w:eastAsia="Times New Roman"/>
            <w:color w:val="000000"/>
          </w:rPr>
          <w:t>sites replicating a</w:t>
        </w:r>
        <w:r w:rsidR="006A1141" w:rsidRPr="00771C52">
          <w:rPr>
            <w:rFonts w:eastAsia="Times New Roman"/>
            <w:color w:val="000000"/>
          </w:rPr>
          <w:t xml:space="preserve"> </w:t>
        </w:r>
      </w:ins>
      <w:r w:rsidRPr="00771C52">
        <w:rPr>
          <w:rFonts w:eastAsia="Times New Roman"/>
          <w:color w:val="000000"/>
        </w:rPr>
        <w:t>nutrient addition experiment</w:t>
      </w:r>
      <w:del w:id="214" w:author="Nick Smith" w:date="2022-03-02T08:54:00Z">
        <w:r w:rsidRPr="00771C52" w:rsidDel="00AB2357">
          <w:rPr>
            <w:rFonts w:eastAsia="Times New Roman"/>
            <w:color w:val="000000"/>
          </w:rPr>
          <w:delText>s</w:delText>
        </w:r>
      </w:del>
      <w:r w:rsidRPr="00771C52">
        <w:rPr>
          <w:rFonts w:eastAsia="Times New Roman"/>
          <w:color w:val="000000"/>
        </w:rPr>
        <w:t xml:space="preserve"> in grassland</w:t>
      </w:r>
      <w:r w:rsidR="00884CEC" w:rsidRPr="00771C52">
        <w:rPr>
          <w:rFonts w:eastAsia="Times New Roman"/>
          <w:color w:val="000000"/>
        </w:rPr>
        <w:t>s</w:t>
      </w:r>
      <w:r w:rsidRPr="00771C52">
        <w:rPr>
          <w:rFonts w:eastAsia="Times New Roman"/>
          <w:color w:val="000000"/>
        </w:rPr>
        <w:t xml:space="preserve"> worldwide. Each site in the network </w:t>
      </w:r>
      <w:del w:id="215" w:author="Nick Smith" w:date="2022-03-02T08:54:00Z">
        <w:r w:rsidRPr="00771C52" w:rsidDel="00AB2357">
          <w:rPr>
            <w:rFonts w:eastAsia="Times New Roman"/>
            <w:color w:val="000000"/>
          </w:rPr>
          <w:delText xml:space="preserve">has </w:delText>
        </w:r>
      </w:del>
      <w:r w:rsidRPr="00771C52">
        <w:rPr>
          <w:rFonts w:eastAsia="Times New Roman"/>
          <w:color w:val="000000"/>
        </w:rPr>
        <w:t>follow</w:t>
      </w:r>
      <w:del w:id="216" w:author="Nick Smith" w:date="2022-03-02T08:54:00Z">
        <w:r w:rsidRPr="00771C52" w:rsidDel="00AB2357">
          <w:rPr>
            <w:rFonts w:eastAsia="Times New Roman"/>
            <w:color w:val="000000"/>
          </w:rPr>
          <w:delText>ed</w:delText>
        </w:r>
      </w:del>
      <w:ins w:id="217" w:author="Nick Smith" w:date="2022-03-02T08:54:00Z">
        <w:r w:rsidR="00AB2357">
          <w:rPr>
            <w:rFonts w:eastAsia="Times New Roman"/>
            <w:color w:val="000000"/>
          </w:rPr>
          <w:t>s</w:t>
        </w:r>
      </w:ins>
      <w:r w:rsidRPr="00771C52">
        <w:rPr>
          <w:rFonts w:eastAsia="Times New Roman"/>
          <w:color w:val="000000"/>
        </w:rPr>
        <w:t xml:space="preserve"> </w:t>
      </w:r>
      <w:del w:id="218" w:author="Nick Smith" w:date="2022-03-01T17:09:00Z">
        <w:r w:rsidRPr="00771C52" w:rsidDel="003272BC">
          <w:rPr>
            <w:rFonts w:eastAsia="Times New Roman"/>
            <w:color w:val="000000"/>
          </w:rPr>
          <w:delText>a similar</w:delText>
        </w:r>
      </w:del>
      <w:ins w:id="219" w:author="Nick Smith" w:date="2022-03-01T17:09:00Z">
        <w:r w:rsidR="003272B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w:t>
      </w:r>
      <w:ins w:id="220" w:author="Nick Smith" w:date="2022-03-03T11:16:00Z">
        <w:r w:rsidR="00965814">
          <w:rPr>
            <w:rFonts w:eastAsia="Times New Roman"/>
            <w:color w:val="000000"/>
          </w:rPr>
          <w:t xml:space="preserve"> at least</w:t>
        </w:r>
      </w:ins>
      <w:r w:rsidRPr="00771C52">
        <w:rPr>
          <w:rFonts w:eastAsia="Times New Roman"/>
          <w:color w:val="000000"/>
        </w:rPr>
        <w:t xml:space="preserve">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57147F2" w:rsidR="00361685" w:rsidRPr="00243E5F" w:rsidRDefault="00361685" w:rsidP="00243E5F">
      <w:pPr>
        <w:spacing w:line="480" w:lineRule="auto"/>
        <w:ind w:firstLine="720"/>
        <w:contextualSpacing/>
        <w:rPr>
          <w:rFonts w:eastAsia="Times New Roman"/>
          <w:noProof/>
          <w:color w:val="000000"/>
          <w:rPrChange w:id="221" w:author="Nick Smith" w:date="2022-03-02T08:56:00Z">
            <w:rPr>
              <w:rFonts w:eastAsia="Times New Roman"/>
            </w:rPr>
          </w:rPrChange>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222" w:author="Nick Smith" w:date="2022-03-01T17:10:00Z">
        <w:r w:rsidRPr="00771C52" w:rsidDel="00E21409">
          <w:rPr>
            <w:rFonts w:eastAsia="Times New Roman"/>
            <w:color w:val="000000"/>
          </w:rPr>
          <w:delText xml:space="preserve">utilized </w:delText>
        </w:r>
      </w:del>
      <w:ins w:id="223" w:author="Nick Smith" w:date="2022-03-01T17:10:00Z">
        <w:r w:rsidR="00E21409" w:rsidRPr="00771C52">
          <w:rPr>
            <w:rFonts w:eastAsia="Times New Roman"/>
            <w:color w:val="000000"/>
          </w:rPr>
          <w:t>u</w:t>
        </w:r>
        <w:r w:rsidR="00E21409">
          <w:rPr>
            <w:rFonts w:eastAsia="Times New Roman"/>
            <w:color w:val="000000"/>
          </w:rPr>
          <w:t>sed</w:t>
        </w:r>
        <w:r w:rsidR="00E21409" w:rsidRPr="00771C52">
          <w:rPr>
            <w:rFonts w:eastAsia="Times New Roman"/>
            <w:color w:val="000000"/>
          </w:rPr>
          <w:t xml:space="preserve"> </w:t>
        </w:r>
      </w:ins>
      <w:r w:rsidRPr="00771C52">
        <w:rPr>
          <w:rFonts w:eastAsia="Times New Roman"/>
          <w:color w:val="000000"/>
        </w:rPr>
        <w:t xml:space="preserve">two datasets </w:t>
      </w:r>
      <w:del w:id="224" w:author="Nick Smith" w:date="2022-03-02T08:55:00Z">
        <w:r w:rsidRPr="00771C52" w:rsidDel="00AB2357">
          <w:rPr>
            <w:rFonts w:eastAsia="Times New Roman"/>
            <w:color w:val="000000"/>
          </w:rPr>
          <w:delText xml:space="preserve">from </w:delText>
        </w:r>
      </w:del>
      <w:ins w:id="225" w:author="Nick Smith" w:date="2022-03-02T08:55:00Z">
        <w:r w:rsidR="00AB2357">
          <w:rPr>
            <w:rFonts w:eastAsia="Times New Roman"/>
            <w:color w:val="000000"/>
          </w:rPr>
          <w:t>collected within</w:t>
        </w:r>
        <w:r w:rsidR="00AB2357" w:rsidRPr="00771C52">
          <w:rPr>
            <w:rFonts w:eastAsia="Times New Roman"/>
            <w:color w:val="000000"/>
          </w:rPr>
          <w:t xml:space="preserve"> </w:t>
        </w:r>
      </w:ins>
      <w:r w:rsidRPr="00771C52">
        <w:rPr>
          <w:rFonts w:eastAsia="Times New Roman"/>
          <w:color w:val="000000"/>
        </w:rPr>
        <w:t xml:space="preserve">the </w:t>
      </w:r>
      <w:proofErr w:type="spellStart"/>
      <w:r w:rsidRPr="00771C52">
        <w:rPr>
          <w:rFonts w:eastAsia="Times New Roman"/>
          <w:color w:val="000000"/>
        </w:rPr>
        <w:t>NutNet</w:t>
      </w:r>
      <w:proofErr w:type="spellEnd"/>
      <w:ins w:id="226" w:author="Nick Smith" w:date="2022-03-02T08:55:00Z">
        <w:r w:rsidR="00AB2357">
          <w:rPr>
            <w:rFonts w:eastAsia="Times New Roman"/>
            <w:color w:val="000000"/>
          </w:rPr>
          <w:t xml:space="preserve"> experiment</w:t>
        </w:r>
      </w:ins>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ins w:id="227" w:author="Nick Smith" w:date="2022-03-02T08:56:00Z">
        <w:r w:rsidR="00243E5F">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Firn et al., 2019; https://doi.org/10.5061/dryad.qp25093)","plainTextFormattedCitation":"(Firn et al., 2019)","previouslyFormattedCitation":"(Firn &lt;i&gt;et al.&lt;/i&gt;, 2019)"},"properties":{"noteIndex":0},"schema":"https://github.com/citation-style-language/schema/raw/master/csl-citation.json"}</w:instrText>
        </w:r>
      </w:ins>
      <w:del w:id="228" w:author="Nick Smith" w:date="2022-03-02T08:56:00Z">
        <w:r w:rsidR="003B0716" w:rsidDel="00243E5F">
          <w:rPr>
            <w:rFonts w:eastAsia="Times New Roman"/>
            <w:color w:val="000000"/>
          </w:rPr>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delInstrText>
        </w:r>
      </w:del>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ins w:id="229" w:author="Nick Smith" w:date="2022-03-02T08:56:00Z">
        <w:r w:rsidR="00243E5F">
          <w:rPr>
            <w:rFonts w:eastAsia="Times New Roman"/>
            <w:noProof/>
            <w:color w:val="000000"/>
          </w:rPr>
          <w:t xml:space="preserve">; </w:t>
        </w:r>
        <w:r w:rsidR="00243E5F" w:rsidRPr="00243E5F">
          <w:rPr>
            <w:rFonts w:eastAsia="Times New Roman"/>
            <w:noProof/>
            <w:color w:val="000000"/>
          </w:rPr>
          <w:fldChar w:fldCharType="begin"/>
        </w:r>
        <w:r w:rsidR="00243E5F" w:rsidRPr="00243E5F">
          <w:rPr>
            <w:rFonts w:eastAsia="Times New Roman"/>
            <w:noProof/>
            <w:color w:val="000000"/>
          </w:rPr>
          <w:instrText xml:space="preserve"> HYPERLINK "https://doi.org/10.5061/dryad.qp25093" </w:instrText>
        </w:r>
        <w:r w:rsidR="00243E5F" w:rsidRPr="00243E5F">
          <w:rPr>
            <w:rFonts w:eastAsia="Times New Roman"/>
            <w:noProof/>
            <w:color w:val="000000"/>
          </w:rPr>
          <w:fldChar w:fldCharType="separate"/>
        </w:r>
        <w:r w:rsidR="00243E5F" w:rsidRPr="00243E5F">
          <w:rPr>
            <w:rStyle w:val="Hyperlink"/>
            <w:rFonts w:eastAsia="Times New Roman"/>
            <w:noProof/>
          </w:rPr>
          <w:t>https://doi.org/10.5061/dryad.qp25093</w:t>
        </w:r>
        <w:r w:rsidR="00243E5F" w:rsidRPr="00243E5F">
          <w:rPr>
            <w:rFonts w:eastAsia="Times New Roman"/>
            <w:noProof/>
            <w:color w:val="000000"/>
          </w:rPr>
          <w:fldChar w:fldCharType="end"/>
        </w:r>
      </w:ins>
      <w:r w:rsidR="003B0716" w:rsidRPr="003B0716">
        <w:rPr>
          <w:rFonts w:eastAsia="Times New Roman"/>
          <w:noProof/>
          <w:color w:val="000000"/>
        </w:rPr>
        <w:t>)</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xml:space="preserve">. The leaf trait dataset consisted of leaf elemental, isotopic, and morphological variables. </w:t>
      </w:r>
      <w:ins w:id="230" w:author="Nick Smith" w:date="2022-03-02T08:57:00Z">
        <w:r w:rsidR="00517489" w:rsidRPr="00771C52">
          <w:rPr>
            <w:rFonts w:eastAsia="Times New Roman"/>
            <w:color w:val="000000"/>
          </w:rPr>
          <w:t>Samples were collected from up to five randomly selected individuals</w:t>
        </w:r>
        <w:r w:rsidR="00517489">
          <w:rPr>
            <w:rFonts w:eastAsia="Times New Roman"/>
            <w:color w:val="000000"/>
          </w:rPr>
          <w:t xml:space="preserve"> of the most abundant species in each</w:t>
        </w:r>
      </w:ins>
      <w:del w:id="231" w:author="Nick Smith" w:date="2022-03-02T08:57:00Z">
        <w:r w:rsidRPr="00771C52" w:rsidDel="00517489">
          <w:rPr>
            <w:rFonts w:eastAsia="Times New Roman"/>
            <w:color w:val="000000"/>
          </w:rPr>
          <w:delText xml:space="preserve">Samples were collected from </w:delText>
        </w:r>
      </w:del>
      <w:del w:id="232" w:author="Nick Smith" w:date="2022-03-01T15:45:00Z">
        <w:r w:rsidRPr="00771C52" w:rsidDel="00506E53">
          <w:rPr>
            <w:rFonts w:eastAsia="Times New Roman"/>
            <w:color w:val="000000"/>
          </w:rPr>
          <w:delText xml:space="preserve">up </w:delText>
        </w:r>
      </w:del>
      <w:del w:id="233" w:author="Nick Smith" w:date="2022-03-02T08:57:00Z">
        <w:r w:rsidRPr="00771C52" w:rsidDel="00517489">
          <w:rPr>
            <w:rFonts w:eastAsia="Times New Roman"/>
            <w:color w:val="000000"/>
          </w:rPr>
          <w:delText xml:space="preserve">to five </w:delText>
        </w:r>
      </w:del>
      <w:del w:id="234" w:author="Nick Smith" w:date="2022-03-01T15:46:00Z">
        <w:r w:rsidRPr="00771C52" w:rsidDel="00506E53">
          <w:rPr>
            <w:rFonts w:eastAsia="Times New Roman"/>
            <w:color w:val="000000"/>
          </w:rPr>
          <w:delText>randomly selected individuals</w:delText>
        </w:r>
        <w:r w:rsidR="000D10B1" w:rsidDel="00506E53">
          <w:rPr>
            <w:rFonts w:eastAsia="Times New Roman"/>
            <w:color w:val="000000"/>
          </w:rPr>
          <w:delText xml:space="preserve"> of different</w:delText>
        </w:r>
      </w:del>
      <w:del w:id="235" w:author="Nick Smith" w:date="2022-03-02T08:57:00Z">
        <w:r w:rsidR="000D10B1" w:rsidDel="00517489">
          <w:rPr>
            <w:rFonts w:eastAsia="Times New Roman"/>
            <w:color w:val="000000"/>
          </w:rPr>
          <w:delText xml:space="preserve"> species</w:delText>
        </w:r>
        <w:r w:rsidRPr="00771C52" w:rsidDel="00517489">
          <w:rPr>
            <w:rFonts w:eastAsia="Times New Roman"/>
            <w:color w:val="000000"/>
          </w:rPr>
          <w:delText xml:space="preserve"> </w:delText>
        </w:r>
      </w:del>
      <w:del w:id="236" w:author="Nick Smith" w:date="2022-03-01T17:11:00Z">
        <w:r w:rsidRPr="00771C52" w:rsidDel="000354CD">
          <w:rPr>
            <w:rFonts w:eastAsia="Times New Roman"/>
            <w:color w:val="000000"/>
          </w:rPr>
          <w:delText xml:space="preserve">per </w:delText>
        </w:r>
      </w:del>
      <w:ins w:id="237" w:author="Nick Smith" w:date="2022-03-01T17:11:00Z">
        <w:r w:rsidR="000354CD" w:rsidRPr="00771C52">
          <w:rPr>
            <w:rFonts w:eastAsia="Times New Roman"/>
            <w:color w:val="000000"/>
          </w:rPr>
          <w:t xml:space="preserve"> </w:t>
        </w:r>
      </w:ins>
      <w:r w:rsidRPr="00771C52">
        <w:rPr>
          <w:rFonts w:eastAsia="Times New Roman"/>
          <w:color w:val="000000"/>
        </w:rPr>
        <w:t>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ins w:id="238" w:author="Nick Smith" w:date="2022-03-01T15:46:00Z">
        <w:r w:rsidR="00506E53">
          <w:rPr>
            <w:rFonts w:eastAsia="Times New Roman"/>
            <w:color w:val="000000"/>
          </w:rPr>
          <w:t>. The sampled species made up 26% of the total vegetation coverage at the time of sampling</w:t>
        </w:r>
      </w:ins>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w:t>
      </w:r>
      <w:ins w:id="239" w:author="Nick Smith" w:date="2022-03-02T08:57:00Z">
        <w:r w:rsidR="00517489">
          <w:rPr>
            <w:rFonts w:eastAsia="Times New Roman"/>
            <w:color w:val="000000"/>
          </w:rPr>
          <w:t>To test our hypotheses</w:t>
        </w:r>
        <w:r w:rsidR="00517489" w:rsidRPr="00771C52">
          <w:rPr>
            <w:rFonts w:eastAsia="Times New Roman"/>
            <w:color w:val="000000"/>
          </w:rPr>
          <w:t xml:space="preserve">, we </w:t>
        </w:r>
        <w:r w:rsidR="00517489">
          <w:rPr>
            <w:rFonts w:eastAsia="Times New Roman"/>
            <w:color w:val="000000"/>
          </w:rPr>
          <w:t>analyzed all</w:t>
        </w:r>
        <w:r w:rsidR="00517489" w:rsidRPr="00771C52">
          <w:rPr>
            <w:rFonts w:eastAsia="Times New Roman"/>
            <w:color w:val="000000"/>
          </w:rPr>
          <w:t xml:space="preserve"> samples </w:t>
        </w:r>
        <w:r w:rsidR="00517489">
          <w:rPr>
            <w:rFonts w:eastAsia="Times New Roman"/>
            <w:color w:val="000000"/>
          </w:rPr>
          <w:t>with data on</w:t>
        </w:r>
        <w:r w:rsidR="00517489" w:rsidRPr="00771C52">
          <w:rPr>
            <w:rFonts w:eastAsia="Times New Roman"/>
            <w:color w:val="000000"/>
          </w:rPr>
          <w:t xml:space="preserve"> nitrogen</w:t>
        </w:r>
        <w:r w:rsidR="00517489">
          <w:rPr>
            <w:rFonts w:eastAsia="Times New Roman"/>
            <w:color w:val="000000"/>
          </w:rPr>
          <w:t xml:space="preserve"> concentration</w:t>
        </w:r>
      </w:ins>
      <w:del w:id="240" w:author="Nick Smith" w:date="2022-03-02T08:57:00Z">
        <w:r w:rsidRPr="00771C52" w:rsidDel="00517489">
          <w:rPr>
            <w:rFonts w:eastAsia="Times New Roman"/>
            <w:color w:val="000000"/>
          </w:rPr>
          <w:delText>For our analyses, we selected samples that contained each of nitrogen concentration</w:delText>
        </w:r>
      </w:del>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xml:space="preserve">), and </w:t>
      </w:r>
      <w:commentRangeStart w:id="241"/>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 (‰)</w:t>
      </w:r>
      <w:commentRangeEnd w:id="241"/>
      <w:r w:rsidR="00B10476">
        <w:rPr>
          <w:rStyle w:val="CommentReference"/>
        </w:rPr>
        <w:commentReference w:id="241"/>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A3DE009" w:rsidR="00B47C59" w:rsidRPr="00771C52" w:rsidRDefault="002E469C" w:rsidP="00B05AC4">
            <w:pPr>
              <w:spacing w:line="480" w:lineRule="auto"/>
              <w:contextualSpacing/>
              <w:rPr>
                <w:rFonts w:eastAsia="Times New Roman"/>
                <w:i/>
                <w:iCs/>
                <w:color w:val="000000"/>
              </w:rPr>
            </w:pPr>
            <w:ins w:id="242" w:author="Nick Smith" w:date="2022-03-02T08:59:00Z">
              <w:r w:rsidRPr="00771C52">
                <w:rPr>
                  <w:rFonts w:eastAsia="Times New Roman"/>
                  <w:color w:val="000000"/>
                </w:rPr>
                <w:t>χ</w:t>
              </w:r>
            </w:ins>
            <w:del w:id="243" w:author="Nick Smith" w:date="2022-03-02T08:59:00Z">
              <w:r w:rsidRPr="00771C52" w:rsidDel="002E469C">
                <w:rPr>
                  <w:rFonts w:eastAsia="Times New Roman"/>
                  <w:color w:val="000000"/>
                </w:rPr>
                <w:delText>Χ</w:delText>
              </w:r>
            </w:del>
            <w:ins w:id="244" w:author="Nick Smith" w:date="2022-03-02T08:59:00Z">
              <w:r w:rsidRPr="002E469C">
                <w:rPr>
                  <w:rFonts w:eastAsia="Times New Roman"/>
                  <w:color w:val="000000"/>
                  <w:vertAlign w:val="subscript"/>
                  <w:rPrChange w:id="245" w:author="Nick Smith" w:date="2022-03-02T08:59:00Z">
                    <w:rPr>
                      <w:rFonts w:eastAsia="Times New Roman"/>
                      <w:color w:val="000000"/>
                    </w:rPr>
                  </w:rPrChange>
                </w:rPr>
                <w:t>C3</w:t>
              </w:r>
            </w:ins>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w:t>
            </w:r>
            <w:r w:rsidR="00B47C59" w:rsidRPr="00771C52">
              <w:rPr>
                <w:rFonts w:eastAsia="Times New Roman"/>
                <w:color w:val="000000"/>
                <w:vertAlign w:val="superscript"/>
              </w:rPr>
              <w:t>13</w:t>
            </w:r>
            <w:r w:rsidR="00B47C59" w:rsidRPr="00771C52">
              <w:rPr>
                <w:rFonts w:eastAsia="Times New Roman"/>
                <w:color w:val="000000"/>
              </w:rPr>
              <w:t xml:space="preserve">C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b</w:t>
            </w:r>
            <w:r w:rsidR="00B47C59" w:rsidRPr="00771C52">
              <w:rPr>
                <w:rFonts w:eastAsia="Times New Roman"/>
                <w:color w:val="000000"/>
                <w:vertAlign w:val="subscript"/>
              </w:rPr>
              <w:t>C3</w:t>
            </w:r>
            <w:r w:rsidR="00B47C59" w:rsidRPr="00771C52">
              <w:rPr>
                <w:rFonts w:eastAsia="Times New Roman"/>
                <w:color w:val="000000"/>
              </w:rPr>
              <w:t xml:space="preserve">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8FAB1F9" w:rsidR="00B47C59" w:rsidRPr="00771C52" w:rsidRDefault="002E469C" w:rsidP="00B05AC4">
            <w:pPr>
              <w:spacing w:line="480" w:lineRule="auto"/>
              <w:contextualSpacing/>
              <w:rPr>
                <w:rFonts w:eastAsia="Times New Roman"/>
                <w:i/>
                <w:iCs/>
                <w:color w:val="000000"/>
              </w:rPr>
            </w:pPr>
            <w:ins w:id="246" w:author="Nick Smith" w:date="2022-03-02T08:59:00Z">
              <w:r w:rsidRPr="00771C52">
                <w:rPr>
                  <w:rFonts w:eastAsia="Times New Roman"/>
                  <w:color w:val="000000"/>
                </w:rPr>
                <w:t>χ</w:t>
              </w:r>
              <w:r w:rsidRPr="007D3E8B">
                <w:rPr>
                  <w:rFonts w:eastAsia="Times New Roman"/>
                  <w:color w:val="000000"/>
                  <w:vertAlign w:val="subscript"/>
                </w:rPr>
                <w:t>C</w:t>
              </w:r>
              <w:r>
                <w:rPr>
                  <w:rFonts w:eastAsia="Times New Roman"/>
                  <w:color w:val="000000"/>
                  <w:vertAlign w:val="subscript"/>
                </w:rPr>
                <w:t>4</w:t>
              </w:r>
            </w:ins>
            <w:del w:id="247" w:author="Nick Smith" w:date="2022-03-02T08:59:00Z">
              <w:r w:rsidR="00B47C59" w:rsidRPr="00771C52" w:rsidDel="002E469C">
                <w:rPr>
                  <w:rFonts w:eastAsia="Times New Roman"/>
                  <w:color w:val="000000"/>
                </w:rPr>
                <w:delText>χ</w:delText>
              </w:r>
            </w:del>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w:t>
            </w:r>
            <w:r w:rsidR="00B47C59" w:rsidRPr="00771C52">
              <w:rPr>
                <w:rFonts w:eastAsia="Times New Roman"/>
                <w:color w:val="000000"/>
                <w:vertAlign w:val="superscript"/>
              </w:rPr>
              <w:t>13</w:t>
            </w:r>
            <w:r w:rsidR="00B47C59" w:rsidRPr="00771C52">
              <w:rPr>
                <w:rFonts w:eastAsia="Times New Roman"/>
                <w:color w:val="000000"/>
              </w:rPr>
              <w:t xml:space="preserve">C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r w:rsidR="00B47C59" w:rsidRPr="00771C52">
              <w:rPr>
                <w:rFonts w:eastAsia="Times New Roman"/>
                <w:color w:val="000000"/>
              </w:rPr>
              <w:t xml:space="preserve"> / </w:t>
            </w:r>
            <w:r w:rsidR="00B83AB1">
              <w:rPr>
                <w:rFonts w:eastAsia="Times New Roman"/>
                <w:color w:val="000000"/>
              </w:rPr>
              <w:t>(</w:t>
            </w:r>
            <w:r w:rsidR="00B47C59" w:rsidRPr="00771C52">
              <w:rPr>
                <w:rFonts w:eastAsia="Times New Roman"/>
                <w:color w:val="000000"/>
              </w:rPr>
              <w:t>b</w:t>
            </w:r>
            <w:r w:rsidR="00B47C59" w:rsidRPr="00771C52">
              <w:rPr>
                <w:rFonts w:eastAsia="Times New Roman"/>
                <w:color w:val="000000"/>
                <w:vertAlign w:val="subscript"/>
              </w:rPr>
              <w:t>C4</w:t>
            </w:r>
            <w:r w:rsidR="00B47C59" w:rsidRPr="00771C52">
              <w:rPr>
                <w:rFonts w:eastAsia="Times New Roman"/>
                <w:color w:val="000000"/>
              </w:rPr>
              <w:t xml:space="preserve"> </w:t>
            </w:r>
            <w:r w:rsidR="00B83AB1">
              <w:rPr>
                <w:rFonts w:eastAsia="Times New Roman"/>
                <w:color w:val="000000"/>
              </w:rPr>
              <w:t>–</w:t>
            </w:r>
            <w:r w:rsidR="00B47C59"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09CA472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del w:id="248" w:author="Nick Smith" w:date="2022-03-01T16:13:00Z">
        <w:r w:rsidR="008C0FAC" w:rsidDel="00AD781C">
          <w:rPr>
            <w:rFonts w:eastAsia="Times New Roman"/>
            <w:color w:val="000000"/>
          </w:rPr>
          <w:delText>Only</w:delText>
        </w:r>
        <w:r w:rsidRPr="00771C52" w:rsidDel="00AD781C">
          <w:rPr>
            <w:rFonts w:eastAsia="Times New Roman"/>
            <w:color w:val="000000"/>
          </w:rPr>
          <w:delText xml:space="preserve"> individuals with </w:delText>
        </w:r>
      </w:del>
      <w:r w:rsidRPr="00771C52">
        <w:rPr>
          <w:rFonts w:eastAsia="Times New Roman"/>
          <w:color w:val="000000"/>
        </w:rPr>
        <w:t xml:space="preserve">χ values </w:t>
      </w:r>
      <w:del w:id="249" w:author="Nick Smith" w:date="2022-03-01T16:13:00Z">
        <w:r w:rsidRPr="00771C52" w:rsidDel="00AD781C">
          <w:rPr>
            <w:rFonts w:eastAsia="Times New Roman"/>
            <w:color w:val="000000"/>
          </w:rPr>
          <w:delText xml:space="preserve">between </w:delText>
        </w:r>
      </w:del>
      <w:ins w:id="250" w:author="Nick Smith" w:date="2022-03-01T16:13:00Z">
        <w:r w:rsidR="00AD781C">
          <w:rPr>
            <w:rFonts w:eastAsia="Times New Roman"/>
            <w:color w:val="000000"/>
          </w:rPr>
          <w:t>less than</w:t>
        </w:r>
        <w:r w:rsidR="00AD781C" w:rsidRPr="00771C52">
          <w:rPr>
            <w:rFonts w:eastAsia="Times New Roman"/>
            <w:color w:val="000000"/>
          </w:rPr>
          <w:t xml:space="preserve"> </w:t>
        </w:r>
      </w:ins>
      <w:r w:rsidRPr="00771C52">
        <w:rPr>
          <w:rFonts w:eastAsia="Times New Roman"/>
          <w:color w:val="000000"/>
        </w:rPr>
        <w:t xml:space="preserve">0 </w:t>
      </w:r>
      <w:del w:id="251" w:author="Nick Smith" w:date="2022-03-01T16:13:00Z">
        <w:r w:rsidRPr="00771C52" w:rsidDel="00AD781C">
          <w:rPr>
            <w:rFonts w:eastAsia="Times New Roman"/>
            <w:color w:val="000000"/>
          </w:rPr>
          <w:delText xml:space="preserve">and </w:delText>
        </w:r>
      </w:del>
      <w:ins w:id="252" w:author="Nick Smith" w:date="2022-03-01T16:13:00Z">
        <w:r w:rsidR="00AD781C">
          <w:rPr>
            <w:rFonts w:eastAsia="Times New Roman"/>
            <w:color w:val="000000"/>
          </w:rPr>
          <w:t>or greater than</w:t>
        </w:r>
        <w:r w:rsidR="00AD781C" w:rsidRPr="00771C52">
          <w:rPr>
            <w:rFonts w:eastAsia="Times New Roman"/>
            <w:color w:val="000000"/>
          </w:rPr>
          <w:t xml:space="preserve"> </w:t>
        </w:r>
      </w:ins>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w:t>
      </w:r>
      <w:del w:id="253" w:author="Nick Smith" w:date="2022-03-01T16:13:00Z">
        <w:r w:rsidR="008C0FAC" w:rsidDel="00AD781C">
          <w:rPr>
            <w:rFonts w:eastAsia="Times New Roman"/>
            <w:color w:val="000000"/>
          </w:rPr>
          <w:delText>used for</w:delText>
        </w:r>
      </w:del>
      <w:ins w:id="254" w:author="Nick Smith" w:date="2022-03-01T16:13:00Z">
        <w:r w:rsidR="00AD781C">
          <w:rPr>
            <w:rFonts w:eastAsia="Times New Roman"/>
            <w:color w:val="000000"/>
          </w:rPr>
          <w:t>omitted from</w:t>
        </w:r>
      </w:ins>
      <w:r w:rsidR="008C0FAC">
        <w:rPr>
          <w:rFonts w:eastAsia="Times New Roman"/>
          <w:color w:val="000000"/>
        </w:rPr>
        <w:t xml:space="preserve"> our analyses</w:t>
      </w:r>
      <w:ins w:id="255" w:author="Nick Smith" w:date="2022-03-02T09:00:00Z">
        <w:r w:rsidR="00030CDF">
          <w:rPr>
            <w:rFonts w:eastAsia="Times New Roman"/>
            <w:color w:val="000000"/>
          </w:rPr>
          <w:t xml:space="preserve">, as these values </w:t>
        </w:r>
      </w:ins>
      <w:ins w:id="256" w:author="Nick Smith" w:date="2022-03-02T09:01:00Z">
        <w:r w:rsidR="00030CDF">
          <w:rPr>
            <w:rFonts w:eastAsia="Times New Roman"/>
            <w:color w:val="000000"/>
          </w:rPr>
          <w:t>were considered to be extreme, likely outliers resulting from uncertain parameters</w:t>
        </w:r>
      </w:ins>
      <w:r w:rsidR="008C0FAC">
        <w:rPr>
          <w:rFonts w:eastAsia="Times New Roman"/>
          <w:color w:val="000000"/>
        </w:rPr>
        <w:t>.</w:t>
      </w:r>
      <w:r w:rsidR="00743A75">
        <w:rPr>
          <w:rFonts w:eastAsia="Times New Roman"/>
          <w:color w:val="000000"/>
        </w:rPr>
        <w:t xml:space="preserve"> </w:t>
      </w:r>
      <w:del w:id="257" w:author="Nick Smith" w:date="2022-03-01T16:13:00Z">
        <w:r w:rsidR="00743A75" w:rsidDel="00AD781C">
          <w:rPr>
            <w:rFonts w:eastAsia="Times New Roman"/>
            <w:color w:val="000000"/>
          </w:rPr>
          <w:delText>considered to be extreme and possibly outliers resulting from uncertain parameters.</w:delText>
        </w:r>
        <w:r w:rsidR="00280797" w:rsidDel="00AD781C">
          <w:rPr>
            <w:rFonts w:eastAsia="Times New Roman"/>
            <w:color w:val="000000"/>
          </w:rPr>
          <w:delText xml:space="preserve"> </w:delText>
        </w:r>
      </w:del>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2256D877"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ins w:id="258" w:author="Nick Smith" w:date="2022-03-02T09:02:00Z">
        <w:r w:rsidR="004C102E">
          <w:rPr>
            <w:rFonts w:eastAsia="Times New Roman"/>
            <w:color w:val="000000"/>
          </w:rPr>
          <w:t xml:space="preserve"> data obtained from</w:t>
        </w:r>
      </w:ins>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w:t>
      </w:r>
      <w:del w:id="259" w:author="Nick Smith" w:date="2022-03-02T09:02:00Z">
        <w:r w:rsidRPr="00771C52" w:rsidDel="004C102E">
          <w:rPr>
            <w:rFonts w:eastAsia="Times New Roman"/>
            <w:color w:val="000000"/>
          </w:rPr>
          <w:delText>“core” dataset</w:delText>
        </w:r>
      </w:del>
      <w:ins w:id="260" w:author="Nick Smith" w:date="2022-03-02T09:02:00Z">
        <w:r w:rsidR="004C102E">
          <w:rPr>
            <w:rFonts w:eastAsia="Times New Roman"/>
            <w:color w:val="000000"/>
          </w:rPr>
          <w:t>collaboration</w:t>
        </w:r>
      </w:ins>
      <w:del w:id="261" w:author="Nick Smith" w:date="2022-03-02T09:03:00Z">
        <w:r w:rsidRPr="00771C52" w:rsidDel="007247A3">
          <w:rPr>
            <w:rFonts w:eastAsia="Times New Roman"/>
            <w:color w:val="000000"/>
          </w:rPr>
          <w:delText xml:space="preserve">. </w:delText>
        </w:r>
        <w:r w:rsidRPr="00771C52" w:rsidDel="004C102E">
          <w:rPr>
            <w:rFonts w:eastAsia="Times New Roman"/>
            <w:color w:val="000000"/>
          </w:rPr>
          <w:delText xml:space="preserve">This </w:delText>
        </w:r>
        <w:r w:rsidRPr="00771C52" w:rsidDel="007247A3">
          <w:rPr>
            <w:rFonts w:eastAsia="Times New Roman"/>
            <w:color w:val="000000"/>
          </w:rPr>
          <w:delText>data</w:delText>
        </w:r>
        <w:r w:rsidRPr="00771C52" w:rsidDel="004C102E">
          <w:rPr>
            <w:rFonts w:eastAsia="Times New Roman"/>
            <w:color w:val="000000"/>
          </w:rPr>
          <w:delText>set</w:delText>
        </w:r>
        <w:r w:rsidRPr="00771C52" w:rsidDel="007247A3">
          <w:rPr>
            <w:rFonts w:eastAsia="Times New Roman"/>
            <w:color w:val="000000"/>
          </w:rPr>
          <w:delText xml:space="preserve"> consisted of data</w:delText>
        </w:r>
      </w:del>
      <w:ins w:id="262" w:author="Nick Smith" w:date="2022-03-02T09:03:00Z">
        <w:r w:rsidR="007247A3">
          <w:rPr>
            <w:rFonts w:eastAsia="Times New Roman"/>
            <w:color w:val="000000"/>
          </w:rPr>
          <w:t xml:space="preserve"> that were</w:t>
        </w:r>
      </w:ins>
      <w:r w:rsidRPr="00771C52">
        <w:rPr>
          <w:rFonts w:eastAsia="Times New Roman"/>
          <w:color w:val="000000"/>
        </w:rPr>
        <w:t xml:space="preserve"> collected </w:t>
      </w:r>
      <w:del w:id="263" w:author="Nick Smith" w:date="2022-03-01T17:11:00Z">
        <w:r w:rsidRPr="00771C52" w:rsidDel="000354CD">
          <w:rPr>
            <w:rFonts w:eastAsia="Times New Roman"/>
            <w:color w:val="000000"/>
          </w:rPr>
          <w:delText xml:space="preserve">similarly </w:delText>
        </w:r>
      </w:del>
      <w:ins w:id="264" w:author="Nick Smith" w:date="2022-03-01T17:11:00Z">
        <w:r w:rsidR="000354CD">
          <w:rPr>
            <w:rFonts w:eastAsia="Times New Roman"/>
            <w:color w:val="000000"/>
          </w:rPr>
          <w:t>identically</w:t>
        </w:r>
        <w:r w:rsidR="000354CD"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w:t>
      </w:r>
      <w:del w:id="265" w:author="Nick Smith" w:date="2022-03-02T09:03:00Z">
        <w:r w:rsidRPr="00771C52" w:rsidDel="007247A3">
          <w:rPr>
            <w:rFonts w:eastAsia="Times New Roman"/>
            <w:color w:val="000000"/>
          </w:rPr>
          <w:delText xml:space="preserve">From </w:delText>
        </w:r>
        <w:r w:rsidR="00743A75" w:rsidRPr="00771C52" w:rsidDel="007247A3">
          <w:rPr>
            <w:rFonts w:eastAsia="Times New Roman"/>
            <w:color w:val="000000"/>
          </w:rPr>
          <w:delText>t</w:delText>
        </w:r>
      </w:del>
      <w:ins w:id="266" w:author="Nick Smith" w:date="2022-03-02T09:03:00Z">
        <w:r w:rsidR="007247A3">
          <w:rPr>
            <w:rFonts w:eastAsia="Times New Roman"/>
            <w:color w:val="000000"/>
          </w:rPr>
          <w:t>T</w:t>
        </w:r>
      </w:ins>
      <w:r w:rsidR="00743A75" w:rsidRPr="00771C52">
        <w:rPr>
          <w:rFonts w:eastAsia="Times New Roman"/>
          <w:color w:val="000000"/>
        </w:rPr>
        <w: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del w:id="267" w:author="Nick Smith" w:date="2022-03-02T09:03:00Z">
        <w:r w:rsidR="00D16F1C" w:rsidRPr="00771C52" w:rsidDel="007247A3">
          <w:rPr>
            <w:rFonts w:eastAsia="Times New Roman"/>
            <w:color w:val="000000"/>
          </w:rPr>
          <w:delText>,</w:delText>
        </w:r>
        <w:r w:rsidRPr="00771C52" w:rsidDel="007247A3">
          <w:rPr>
            <w:rFonts w:eastAsia="Times New Roman"/>
            <w:color w:val="000000"/>
          </w:rPr>
          <w:delText xml:space="preserve"> we selected </w:delText>
        </w:r>
      </w:del>
      <w:ins w:id="268" w:author="Nick Smith" w:date="2022-03-02T09:03:00Z">
        <w:r w:rsidR="007247A3">
          <w:rPr>
            <w:rFonts w:eastAsia="Times New Roman"/>
            <w:color w:val="000000"/>
          </w:rPr>
          <w:t xml:space="preserve"> included </w:t>
        </w:r>
      </w:ins>
      <w:r w:rsidRPr="00771C52">
        <w:rPr>
          <w:rFonts w:eastAsia="Times New Roman"/>
          <w:color w:val="000000"/>
        </w:rPr>
        <w:t>plot</w:t>
      </w:r>
      <w:ins w:id="269" w:author="Nick Smith" w:date="2022-03-02T09:04:00Z">
        <w:r w:rsidR="007247A3">
          <w:rPr>
            <w:rFonts w:eastAsia="Times New Roman"/>
            <w:color w:val="000000"/>
          </w:rPr>
          <w:t>-</w:t>
        </w:r>
      </w:ins>
      <w:del w:id="270" w:author="Nick Smith" w:date="2022-03-02T09:04:00Z">
        <w:r w:rsidRPr="00771C52" w:rsidDel="007247A3">
          <w:rPr>
            <w:rFonts w:eastAsia="Times New Roman"/>
            <w:color w:val="000000"/>
          </w:rPr>
          <w:delText xml:space="preserve"> </w:delText>
        </w:r>
      </w:del>
      <w:r w:rsidRPr="00771C52">
        <w:rPr>
          <w:rFonts w:eastAsia="Times New Roman"/>
          <w:color w:val="000000"/>
        </w:rPr>
        <w:t>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w:t>
      </w:r>
      <w:ins w:id="271" w:author="Nick Smith" w:date="2022-03-02T09:04:00Z">
        <w:r w:rsidR="007247A3">
          <w:rPr>
            <w:rFonts w:eastAsia="Times New Roman"/>
            <w:color w:val="000000"/>
          </w:rPr>
          <w:t xml:space="preserve"> aboveground</w:t>
        </w:r>
      </w:ins>
      <w:r w:rsidR="00B16B03">
        <w:rPr>
          <w:rFonts w:eastAsia="Times New Roman"/>
          <w:color w:val="000000"/>
        </w:rPr>
        <w:t xml:space="preserve"> tissue</w:t>
      </w:r>
      <w:ins w:id="272" w:author="Nick Smith" w:date="2022-03-01T17:12:00Z">
        <w:r w:rsidR="00915501">
          <w:rPr>
            <w:rFonts w:eastAsia="Times New Roman"/>
            <w:color w:val="000000"/>
          </w:rPr>
          <w:t xml:space="preserve"> (current year’s growth</w:t>
        </w:r>
      </w:ins>
      <w:ins w:id="273" w:author="Nick Smith" w:date="2022-03-02T09:04:00Z">
        <w:r w:rsidR="007247A3">
          <w:rPr>
            <w:rFonts w:eastAsia="Times New Roman"/>
            <w:color w:val="000000"/>
          </w:rPr>
          <w:t xml:space="preserve">; </w:t>
        </w:r>
        <w:r w:rsidR="007247A3" w:rsidRPr="00771C52">
          <w:rPr>
            <w:rFonts w:eastAsia="Times New Roman"/>
            <w:color w:val="000000"/>
          </w:rPr>
          <w:t>AGB; g</w:t>
        </w:r>
        <w:r w:rsidR="007247A3">
          <w:rPr>
            <w:rFonts w:eastAsia="Times New Roman"/>
            <w:color w:val="000000"/>
          </w:rPr>
          <w:t xml:space="preserve"> m</w:t>
        </w:r>
        <w:r w:rsidR="007247A3">
          <w:rPr>
            <w:rFonts w:eastAsia="Times New Roman"/>
            <w:color w:val="000000"/>
            <w:vertAlign w:val="superscript"/>
          </w:rPr>
          <w:t>-2</w:t>
        </w:r>
      </w:ins>
      <w:ins w:id="274" w:author="Nick Smith" w:date="2022-03-01T17:12:00Z">
        <w:r w:rsidR="00915501">
          <w:rPr>
            <w:rFonts w:eastAsia="Times New Roman"/>
            <w:color w:val="000000"/>
          </w:rPr>
          <w:t>)</w:t>
        </w:r>
      </w:ins>
      <w:ins w:id="275" w:author="Nick Smith" w:date="2022-03-02T09:04:00Z">
        <w:r w:rsidR="007247A3">
          <w:rPr>
            <w:rFonts w:eastAsia="Times New Roman"/>
            <w:color w:val="000000"/>
          </w:rPr>
          <w:t xml:space="preserve"> and light measured above and below the plant canopy</w:t>
        </w:r>
      </w:ins>
      <w:ins w:id="276" w:author="Nick Smith" w:date="2022-03-02T09:05:00Z">
        <w:r w:rsidR="007247A3">
          <w:rPr>
            <w:rFonts w:eastAsia="Times New Roman"/>
            <w:color w:val="000000"/>
          </w:rPr>
          <w:t>.</w:t>
        </w:r>
      </w:ins>
      <w:r w:rsidR="00B16B03">
        <w:rPr>
          <w:rFonts w:eastAsia="Times New Roman"/>
          <w:color w:val="000000"/>
        </w:rPr>
        <w:t xml:space="preserve"> </w:t>
      </w:r>
      <w:moveFromRangeStart w:id="277" w:author="Nick Smith" w:date="2022-03-02T09:05:00Z" w:name="move97104350"/>
      <w:moveFrom w:id="278" w:author="Nick Smith" w:date="2022-03-02T09:05:00Z">
        <w:r w:rsidR="003F3A2E" w:rsidDel="007247A3">
          <w:rPr>
            <w:rFonts w:eastAsia="Times New Roman"/>
            <w:color w:val="000000"/>
          </w:rPr>
          <w:t>measured at the same sites in the same years as the leaf trait data</w:t>
        </w:r>
        <w:r w:rsidRPr="00771C52" w:rsidDel="007247A3">
          <w:rPr>
            <w:rFonts w:eastAsia="Times New Roman"/>
            <w:color w:val="000000"/>
          </w:rPr>
          <w:t xml:space="preserve">. </w:t>
        </w:r>
      </w:moveFrom>
      <w:moveFromRangeEnd w:id="277"/>
      <w:del w:id="279" w:author="Nick Smith" w:date="2022-03-02T09:05:00Z">
        <w:r w:rsidRPr="00771C52" w:rsidDel="007247A3">
          <w:rPr>
            <w:rFonts w:eastAsia="Times New Roman"/>
            <w:color w:val="000000"/>
          </w:rPr>
          <w:delText xml:space="preserve">Aboveground biomass (AGB; g) </w:delText>
        </w:r>
      </w:del>
      <w:ins w:id="280" w:author="Nick Smith" w:date="2022-03-02T09:05:00Z">
        <w:r w:rsidR="007247A3">
          <w:rPr>
            <w:rFonts w:eastAsia="Times New Roman"/>
            <w:color w:val="000000"/>
          </w:rPr>
          <w:t xml:space="preserve">AGB </w:t>
        </w:r>
      </w:ins>
      <w:r w:rsidRPr="00771C52">
        <w:rPr>
          <w:rFonts w:eastAsia="Times New Roman"/>
          <w:color w:val="000000"/>
        </w:rPr>
        <w:t>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ins w:id="281" w:author="Nick Smith" w:date="2022-03-02T09:05:00Z">
        <w:r w:rsidR="007247A3">
          <w:rPr>
            <w:rFonts w:eastAsia="Times New Roman"/>
            <w:color w:val="000000"/>
          </w:rPr>
          <w:t xml:space="preserve">We chose data </w:t>
        </w:r>
      </w:ins>
      <w:moveToRangeStart w:id="282" w:author="Nick Smith" w:date="2022-03-02T09:05:00Z" w:name="move97104350"/>
      <w:moveTo w:id="283" w:author="Nick Smith" w:date="2022-03-02T09:05:00Z">
        <w:r w:rsidR="007247A3">
          <w:rPr>
            <w:rFonts w:eastAsia="Times New Roman"/>
            <w:color w:val="000000"/>
          </w:rPr>
          <w:t>measured at the same sites in the same years as the leaf trait data</w:t>
        </w:r>
        <w:r w:rsidR="007247A3" w:rsidRPr="00771C52">
          <w:rPr>
            <w:rFonts w:eastAsia="Times New Roman"/>
            <w:color w:val="000000"/>
          </w:rPr>
          <w:t>.</w:t>
        </w:r>
      </w:moveTo>
      <w:moveToRangeEnd w:id="282"/>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074A3A85"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225633">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4EF61A2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w:t>
      </w:r>
      <w:del w:id="284" w:author="Nick Smith" w:date="2022-03-01T18:04:00Z">
        <w:r w:rsidRPr="00771C52" w:rsidDel="002A160E">
          <w:rPr>
            <w:rFonts w:eastAsia="Times New Roman"/>
            <w:color w:val="000000"/>
          </w:rPr>
          <w:delText xml:space="preserve">soil </w:delText>
        </w:r>
      </w:del>
      <w:ins w:id="285" w:author="Nick Smith" w:date="2022-03-01T18:04:00Z">
        <w:r w:rsidR="002A160E">
          <w:rPr>
            <w:rFonts w:eastAsia="Times New Roman"/>
            <w:color w:val="000000"/>
          </w:rPr>
          <w:t>nutrient</w:t>
        </w:r>
        <w:r w:rsidR="002A160E" w:rsidRPr="00771C52">
          <w:rPr>
            <w:rFonts w:eastAsia="Times New Roman"/>
            <w:color w:val="000000"/>
          </w:rPr>
          <w:t xml:space="preserve"> </w:t>
        </w:r>
      </w:ins>
      <w:r w:rsidRPr="00771C52">
        <w:rPr>
          <w:rFonts w:eastAsia="Times New Roman"/>
          <w:color w:val="000000"/>
        </w:rPr>
        <w:t>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del w:id="286" w:author="Nick Smith" w:date="2022-03-01T17:51:00Z">
        <w:r w:rsidRPr="00771C52" w:rsidDel="00531641">
          <w:rPr>
            <w:rFonts w:eastAsia="Times New Roman"/>
            <w:color w:val="000000"/>
          </w:rPr>
          <w:delText>climate (</w:delText>
        </w:r>
      </w:del>
      <w:proofErr w:type="spellStart"/>
      <w:r w:rsidRPr="00771C52">
        <w:rPr>
          <w:rFonts w:eastAsia="Times New Roman"/>
          <w:i/>
          <w:iCs/>
          <w:color w:val="000000"/>
        </w:rPr>
        <w:t>T</w:t>
      </w:r>
      <w:r w:rsidRPr="00771C52">
        <w:rPr>
          <w:rFonts w:eastAsia="Times New Roman"/>
          <w:color w:val="000000"/>
          <w:vertAlign w:val="subscript"/>
        </w:rPr>
        <w:t>g</w:t>
      </w:r>
      <w:proofErr w:type="spellEnd"/>
      <w:ins w:id="287" w:author="Nick Smith" w:date="2022-03-01T17:51:00Z">
        <w:r w:rsidR="00531641">
          <w:rPr>
            <w:rFonts w:eastAsia="Times New Roman"/>
            <w:color w:val="000000"/>
          </w:rPr>
          <w:t>,</w:t>
        </w:r>
      </w:ins>
      <w:r w:rsidRPr="00771C52">
        <w:rPr>
          <w:rFonts w:eastAsia="Times New Roman"/>
          <w:color w:val="000000"/>
        </w:rPr>
        <w:t xml:space="preserve"> </w:t>
      </w:r>
      <w:del w:id="288" w:author="Nick Smith" w:date="2022-03-01T17:51:00Z">
        <w:r w:rsidRPr="00771C52" w:rsidDel="00531641">
          <w:rPr>
            <w:rFonts w:eastAsia="Times New Roman"/>
            <w:color w:val="000000"/>
          </w:rPr>
          <w:delText xml:space="preserve">and </w:delText>
        </w:r>
      </w:del>
      <w:r w:rsidRPr="00771C52">
        <w:rPr>
          <w:rFonts w:eastAsia="Times New Roman"/>
          <w:i/>
          <w:iCs/>
          <w:color w:val="000000"/>
        </w:rPr>
        <w:t>I</w:t>
      </w:r>
      <w:r w:rsidRPr="00771C52">
        <w:rPr>
          <w:rFonts w:eastAsia="Times New Roman"/>
          <w:color w:val="000000"/>
          <w:vertAlign w:val="subscript"/>
        </w:rPr>
        <w:t>g</w:t>
      </w:r>
      <w:del w:id="289" w:author="Nick Smith" w:date="2022-03-01T17:51:00Z">
        <w:r w:rsidRPr="00771C52" w:rsidDel="00531641">
          <w:rPr>
            <w:rFonts w:eastAsia="Times New Roman"/>
            <w:color w:val="000000"/>
          </w:rPr>
          <w:delText>)</w:delText>
        </w:r>
      </w:del>
      <w:r w:rsidRPr="00771C52">
        <w:rPr>
          <w:rFonts w:eastAsia="Times New Roman"/>
          <w:color w:val="000000"/>
        </w:rPr>
        <w:t>,</w:t>
      </w:r>
      <w:r w:rsidR="00CA64B3">
        <w:rPr>
          <w:rFonts w:eastAsia="Times New Roman"/>
          <w:color w:val="000000"/>
        </w:rPr>
        <w:t xml:space="preserve"> </w:t>
      </w:r>
      <w:del w:id="290" w:author="Nick Smith" w:date="2022-03-01T17:51:00Z">
        <w:r w:rsidR="00CA64B3" w:rsidDel="00531641">
          <w:rPr>
            <w:rFonts w:eastAsia="Times New Roman"/>
            <w:color w:val="000000"/>
          </w:rPr>
          <w:delText>leaf traits (</w:delText>
        </w:r>
      </w:del>
      <w:r w:rsidR="00CA64B3">
        <w:rPr>
          <w:rFonts w:eastAsia="Times New Roman"/>
          <w:color w:val="000000"/>
          <w:lang w:val="el-GR"/>
        </w:rPr>
        <w:t>χ</w:t>
      </w:r>
      <w:ins w:id="291" w:author="Nick Smith" w:date="2022-03-01T17:51:00Z">
        <w:r w:rsidR="00531641">
          <w:rPr>
            <w:rFonts w:eastAsia="Times New Roman"/>
            <w:color w:val="000000"/>
          </w:rPr>
          <w:t>,</w:t>
        </w:r>
      </w:ins>
      <w:r w:rsidR="00CA64B3">
        <w:rPr>
          <w:rFonts w:eastAsia="Times New Roman"/>
          <w:color w:val="000000"/>
        </w:rPr>
        <w:t xml:space="preserve"> </w:t>
      </w:r>
      <w:del w:id="292" w:author="Nick Smith" w:date="2022-03-01T17:51:00Z">
        <w:r w:rsidR="00CA64B3" w:rsidDel="00531641">
          <w:rPr>
            <w:rFonts w:eastAsia="Times New Roman"/>
            <w:color w:val="000000"/>
          </w:rPr>
          <w:delText>and</w:delText>
        </w:r>
        <w:r w:rsidRPr="00771C52" w:rsidDel="00531641">
          <w:rPr>
            <w:rFonts w:eastAsia="Times New Roman"/>
            <w:color w:val="000000"/>
          </w:rPr>
          <w:delText xml:space="preserve">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del w:id="293" w:author="Nick Smith" w:date="2022-03-01T17:51:00Z">
        <w:r w:rsidR="00CA64B3" w:rsidDel="00531641">
          <w:rPr>
            <w:rFonts w:eastAsia="Times New Roman"/>
            <w:color w:val="000000"/>
          </w:rPr>
          <w:delText>)</w:delText>
        </w:r>
      </w:del>
      <w:r w:rsidRPr="00771C52">
        <w:rPr>
          <w:rFonts w:eastAsia="Times New Roman"/>
          <w:color w:val="000000"/>
        </w:rPr>
        <w:t>, and species characteristics (photosynthetic pathway and whether the plant has the known capacity to biologically fix nitrogen) as fixed effects.</w:t>
      </w:r>
      <w:ins w:id="294" w:author="Nick Smith" w:date="2022-03-01T16:40:00Z">
        <w:r w:rsidR="00E01F45">
          <w:rPr>
            <w:rFonts w:eastAsia="Times New Roman"/>
            <w:color w:val="000000"/>
          </w:rPr>
          <w:t xml:space="preserve"> Because</w:t>
        </w:r>
        <w:r w:rsidR="00957190">
          <w:rPr>
            <w:rFonts w:eastAsia="Times New Roman"/>
            <w:color w:val="000000"/>
          </w:rPr>
          <w:t xml:space="preserve"> theory suggests</w:t>
        </w:r>
        <w:r w:rsidR="00E01F45">
          <w:rPr>
            <w:rFonts w:eastAsia="Times New Roman"/>
            <w:color w:val="000000"/>
          </w:rPr>
          <w:t xml:space="preserve"> the effects of aridity on </w:t>
        </w:r>
        <w:proofErr w:type="spellStart"/>
        <w:r w:rsidR="00E01F45">
          <w:rPr>
            <w:rFonts w:eastAsia="Times New Roman"/>
            <w:i/>
            <w:color w:val="000000"/>
          </w:rPr>
          <w:t>N</w:t>
        </w:r>
        <w:r w:rsidR="00E01F45">
          <w:rPr>
            <w:rFonts w:eastAsia="Times New Roman"/>
            <w:color w:val="000000"/>
            <w:vertAlign w:val="subscript"/>
          </w:rPr>
          <w:t>area</w:t>
        </w:r>
        <w:proofErr w:type="spellEnd"/>
        <w:r w:rsidR="00E01F45">
          <w:rPr>
            <w:rFonts w:eastAsia="Times New Roman"/>
            <w:color w:val="000000"/>
            <w:vertAlign w:val="subscript"/>
          </w:rPr>
          <w:t xml:space="preserve"> </w:t>
        </w:r>
      </w:ins>
      <w:ins w:id="295" w:author="Nick Smith" w:date="2022-03-01T16:41:00Z">
        <w:r w:rsidR="00957190">
          <w:rPr>
            <w:rFonts w:eastAsia="Times New Roman"/>
            <w:color w:val="000000"/>
          </w:rPr>
          <w:t xml:space="preserve">are driven by changes in </w:t>
        </w:r>
        <w:r w:rsidR="00957190">
          <w:rPr>
            <w:rFonts w:eastAsia="Times New Roman"/>
            <w:color w:val="000000"/>
            <w:lang w:val="el-GR"/>
          </w:rPr>
          <w:t>χ</w:t>
        </w:r>
        <w:r w:rsidR="00957190">
          <w:rPr>
            <w:rFonts w:eastAsia="Times New Roman"/>
            <w:color w:val="000000"/>
          </w:rPr>
          <w:t>, no aridity indices were used in the analyses.</w:t>
        </w:r>
      </w:ins>
      <w:r w:rsidRPr="00771C52">
        <w:rPr>
          <w:rFonts w:eastAsia="Times New Roman"/>
          <w:color w:val="000000"/>
        </w:rPr>
        <w:t xml:space="preserve"> Soil treatment and species characteristics were categorical fixed effects and climate and leaf traits were continuous fixed effects in the model. Species identity, species </w:t>
      </w:r>
      <w:del w:id="296" w:author="Nick Smith" w:date="2022-03-01T17:12:00Z">
        <w:r w:rsidRPr="00771C52" w:rsidDel="00146254">
          <w:rPr>
            <w:rFonts w:eastAsia="Times New Roman"/>
            <w:color w:val="000000"/>
          </w:rPr>
          <w:delText>identity by</w:delText>
        </w:r>
      </w:del>
      <w:ins w:id="297" w:author="Nick Smith" w:date="2022-03-01T17:12:00Z">
        <w:r w:rsidR="00146254">
          <w:rPr>
            <w:rFonts w:eastAsia="Times New Roman"/>
            <w:color w:val="000000"/>
          </w:rPr>
          <w:t>nested within</w:t>
        </w:r>
      </w:ins>
      <w:r w:rsidRPr="00771C52">
        <w:rPr>
          <w:rFonts w:eastAsia="Times New Roman"/>
          <w:color w:val="000000"/>
        </w:rPr>
        <w:t xml:space="preserve"> site, and species </w:t>
      </w:r>
      <w:del w:id="298" w:author="Nick Smith" w:date="2022-03-01T17:12:00Z">
        <w:r w:rsidRPr="00771C52" w:rsidDel="00C97F92">
          <w:rPr>
            <w:rFonts w:eastAsia="Times New Roman"/>
            <w:color w:val="000000"/>
          </w:rPr>
          <w:delText>identity by</w:delText>
        </w:r>
      </w:del>
      <w:ins w:id="299" w:author="Nick Smith" w:date="2022-03-01T17:12:00Z">
        <w:r w:rsidR="00C97F92">
          <w:rPr>
            <w:rFonts w:eastAsia="Times New Roman"/>
            <w:color w:val="000000"/>
          </w:rPr>
          <w:t>ne</w:t>
        </w:r>
      </w:ins>
      <w:ins w:id="300" w:author="Nick Smith" w:date="2022-03-01T17:13:00Z">
        <w:r w:rsidR="00C97F92">
          <w:rPr>
            <w:rFonts w:eastAsia="Times New Roman"/>
            <w:color w:val="000000"/>
          </w:rPr>
          <w:t>s</w:t>
        </w:r>
      </w:ins>
      <w:ins w:id="301" w:author="Nick Smith" w:date="2022-03-01T17:12:00Z">
        <w:r w:rsidR="00C97F92">
          <w:rPr>
            <w:rFonts w:eastAsia="Times New Roman"/>
            <w:color w:val="000000"/>
          </w:rPr>
          <w:t>ted withi</w:t>
        </w:r>
      </w:ins>
      <w:ins w:id="302" w:author="Nick Smith" w:date="2022-03-01T17:13:00Z">
        <w:r w:rsidR="00C97F92">
          <w:rPr>
            <w:rFonts w:eastAsia="Times New Roman"/>
            <w:color w:val="000000"/>
          </w:rPr>
          <w:t>n</w:t>
        </w:r>
      </w:ins>
      <w:r w:rsidRPr="00771C52">
        <w:rPr>
          <w:rFonts w:eastAsia="Times New Roman"/>
          <w:color w:val="000000"/>
        </w:rPr>
        <w:t xml:space="preserve"> site </w:t>
      </w:r>
      <w:del w:id="303" w:author="Nick Smith" w:date="2022-03-01T17:13:00Z">
        <w:r w:rsidRPr="00771C52" w:rsidDel="00C97F92">
          <w:rPr>
            <w:rFonts w:eastAsia="Times New Roman"/>
            <w:color w:val="000000"/>
          </w:rPr>
          <w:delText xml:space="preserve">by </w:delText>
        </w:r>
      </w:del>
      <w:ins w:id="304" w:author="Nick Smith" w:date="2022-03-01T17:13:00Z">
        <w:r w:rsidR="00C97F92">
          <w:rPr>
            <w:rFonts w:eastAsia="Times New Roman"/>
            <w:color w:val="000000"/>
          </w:rPr>
          <w:t>and</w:t>
        </w:r>
        <w:r w:rsidR="00C97F92" w:rsidRPr="00771C52">
          <w:rPr>
            <w:rFonts w:eastAsia="Times New Roman"/>
            <w:color w:val="000000"/>
          </w:rPr>
          <w:t xml:space="preserve"> </w:t>
        </w:r>
      </w:ins>
      <w:r w:rsidRPr="00771C52">
        <w:rPr>
          <w:rFonts w:eastAsia="Times New Roman"/>
          <w:color w:val="000000"/>
        </w:rPr>
        <w:t xml:space="preserve">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commentRangeStart w:id="305"/>
      <w:ins w:id="306" w:author="Nick Smith" w:date="2022-03-01T16:30:00Z">
        <w:r w:rsidR="007B7B31">
          <w:rPr>
            <w:rFonts w:eastAsia="Times New Roman"/>
            <w:color w:val="000000"/>
          </w:rPr>
          <w:t xml:space="preserve"> </w:t>
        </w:r>
      </w:ins>
      <w:commentRangeEnd w:id="305"/>
      <w:ins w:id="307" w:author="Nick Smith" w:date="2022-03-01T16:31:00Z">
        <w:r w:rsidR="000A319F">
          <w:rPr>
            <w:rStyle w:val="CommentReference"/>
          </w:rPr>
          <w:commentReference w:id="305"/>
        </w:r>
      </w:ins>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proofErr w:type="gramEnd"/>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700D5AB1"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del w:id="308" w:author="Nick Smith" w:date="2022-03-01T17:13:00Z">
        <w:r w:rsidR="00C93A3A" w:rsidDel="00BB7334">
          <w:rPr>
            <w:rFonts w:eastAsia="Times New Roman"/>
            <w:color w:val="000000"/>
          </w:rPr>
          <w:delText xml:space="preserve"> (Aim 3)</w:delText>
        </w:r>
      </w:del>
      <w:r w:rsidRPr="00771C52">
        <w:rPr>
          <w:rFonts w:eastAsia="Times New Roman"/>
          <w:color w:val="000000"/>
        </w:rPr>
        <w:t>, we fit a third linear mixed effects model</w:t>
      </w:r>
      <w:del w:id="309" w:author="Nick Smith" w:date="2022-03-01T17:13:00Z">
        <w:r w:rsidRPr="00771C52" w:rsidDel="00BB7334">
          <w:rPr>
            <w:rFonts w:eastAsia="Times New Roman"/>
            <w:color w:val="000000"/>
          </w:rPr>
          <w:delText>s</w:delText>
        </w:r>
      </w:del>
      <w:r w:rsidRPr="00771C52">
        <w:rPr>
          <w:rFonts w:eastAsia="Times New Roman"/>
          <w:color w:val="000000"/>
        </w:rPr>
        <w:t xml:space="preserve">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479C5BD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w:t>
      </w:r>
      <w:del w:id="310" w:author="Nick Smith" w:date="2022-03-01T17:13:00Z">
        <w:r w:rsidR="00C93A3A" w:rsidDel="00BB7334">
          <w:rPr>
            <w:rFonts w:eastAsia="Times New Roman"/>
            <w:color w:val="000000"/>
          </w:rPr>
          <w:delText>4</w:delText>
        </w:r>
      </w:del>
      <w:ins w:id="311" w:author="Nick Smith" w:date="2022-03-01T17:13:00Z">
        <w:r w:rsidR="00BB7334">
          <w:rPr>
            <w:rFonts w:eastAsia="Times New Roman"/>
            <w:color w:val="000000"/>
          </w:rPr>
          <w:t>3</w:t>
        </w:r>
      </w:ins>
      <w:r w:rsidR="00C93A3A">
        <w:rPr>
          <w:rFonts w:eastAsia="Times New Roman"/>
          <w:color w:val="000000"/>
        </w:rPr>
        <w:t>)</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283A3DD" w:rsidR="00361685" w:rsidRDefault="00361685" w:rsidP="00B05AC4">
      <w:pPr>
        <w:spacing w:line="480" w:lineRule="auto"/>
        <w:contextualSpacing/>
        <w:rPr>
          <w:rFonts w:eastAsia="Times New Roman"/>
          <w:color w:val="000000"/>
        </w:rPr>
      </w:pPr>
      <w:r w:rsidRPr="00771C52">
        <w:rPr>
          <w:rFonts w:eastAsia="Times New Roman"/>
          <w:color w:val="000000"/>
        </w:rPr>
        <w:tab/>
      </w:r>
      <w:del w:id="312" w:author="Nick Smith" w:date="2022-03-01T17:14:00Z">
        <w:r w:rsidRPr="00771C52" w:rsidDel="00BB7334">
          <w:rPr>
            <w:rFonts w:eastAsia="Times New Roman"/>
            <w:color w:val="000000"/>
          </w:rPr>
          <w:delText>Throughout, a</w:delText>
        </w:r>
      </w:del>
      <w:ins w:id="313" w:author="Nick Smith" w:date="2022-03-01T17:14:00Z">
        <w:r w:rsidR="00BB7334">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6CF6D3F6"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xml:space="preserve">; Figure </w:t>
      </w:r>
      <w:del w:id="314" w:author="Nick Smith" w:date="2022-03-01T15:50:00Z">
        <w:r w:rsidR="001F281E" w:rsidRPr="00993C6A" w:rsidDel="000537C6">
          <w:rPr>
            <w:rFonts w:eastAsia="Times New Roman"/>
            <w:color w:val="000000"/>
          </w:rPr>
          <w:delText>2</w:delText>
        </w:r>
      </w:del>
      <w:ins w:id="315" w:author="Nick Smith" w:date="2022-03-01T15:50:00Z">
        <w:r w:rsidR="000537C6">
          <w:rPr>
            <w:rFonts w:eastAsia="Times New Roman"/>
            <w:color w:val="000000"/>
          </w:rPr>
          <w:t>3</w:t>
        </w:r>
      </w:ins>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w:t>
      </w:r>
      <w:del w:id="316" w:author="Nick Smith" w:date="2022-03-01T16:48:00Z">
        <w:r w:rsidR="00E3357A" w:rsidRPr="00993C6A" w:rsidDel="004B49E7">
          <w:rPr>
            <w:rFonts w:eastAsia="Times New Roman"/>
            <w:color w:val="000000"/>
          </w:rPr>
          <w:delText>and climate (</w:delText>
        </w:r>
      </w:del>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w:t>
      </w:r>
      <w:del w:id="317" w:author="Nick Smith" w:date="2022-03-01T16:48:00Z">
        <w:r w:rsidR="00E3357A" w:rsidRPr="00993C6A" w:rsidDel="004B49E7">
          <w:rPr>
            <w:rFonts w:eastAsia="Times New Roman"/>
            <w:color w:val="000000"/>
          </w:rPr>
          <w:delText xml:space="preserve">= </w:delText>
        </w:r>
      </w:del>
      <w:ins w:id="318" w:author="Nick Smith" w:date="2022-03-01T16:48:00Z">
        <w:r w:rsidR="004B49E7">
          <w:rPr>
            <w:rFonts w:eastAsia="Times New Roman"/>
            <w:color w:val="000000"/>
          </w:rPr>
          <w:t>(</w:t>
        </w:r>
      </w:ins>
      <w:r w:rsidR="00F56091" w:rsidRPr="00993C6A">
        <w:rPr>
          <w:rFonts w:eastAsia="Times New Roman"/>
          <w:color w:val="000000"/>
        </w:rPr>
        <w:t>4.9</w:t>
      </w:r>
      <w:r w:rsidR="00E3357A" w:rsidRPr="00993C6A">
        <w:rPr>
          <w:rFonts w:eastAsia="Times New Roman"/>
          <w:color w:val="000000"/>
        </w:rPr>
        <w:t>%</w:t>
      </w:r>
      <w:ins w:id="319" w:author="Nick Smith" w:date="2022-03-01T16:48:00Z">
        <w:r w:rsidR="004B49E7">
          <w:rPr>
            <w:rFonts w:eastAsia="Times New Roman"/>
            <w:color w:val="000000"/>
          </w:rPr>
          <w:t>)</w:t>
        </w:r>
      </w:ins>
      <w:r w:rsidR="00E3357A" w:rsidRPr="00993C6A">
        <w:rPr>
          <w:rFonts w:eastAsia="Times New Roman"/>
          <w:color w:val="000000"/>
        </w:rPr>
        <w:t>,</w:t>
      </w:r>
      <w:ins w:id="320" w:author="Nick Smith" w:date="2022-03-01T16:48:00Z">
        <w:r w:rsidR="004B49E7">
          <w:rPr>
            <w:rFonts w:eastAsia="Times New Roman"/>
            <w:color w:val="000000"/>
          </w:rPr>
          <w:t xml:space="preserve"> and</w:t>
        </w:r>
      </w:ins>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w:t>
      </w:r>
      <w:del w:id="321" w:author="Nick Smith" w:date="2022-03-01T16:48:00Z">
        <w:r w:rsidR="00E3357A" w:rsidRPr="00993C6A" w:rsidDel="004B49E7">
          <w:rPr>
            <w:rFonts w:eastAsia="Times New Roman"/>
            <w:color w:val="000000"/>
          </w:rPr>
          <w:delText xml:space="preserve">= </w:delText>
        </w:r>
      </w:del>
      <w:ins w:id="322" w:author="Nick Smith" w:date="2022-03-01T16:48:00Z">
        <w:r w:rsidR="004B49E7">
          <w:rPr>
            <w:rFonts w:eastAsia="Times New Roman"/>
            <w:color w:val="000000"/>
          </w:rPr>
          <w:t>(</w:t>
        </w:r>
      </w:ins>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w:t>
      </w:r>
      <w:del w:id="323" w:author="Nick Smith" w:date="2022-03-01T15:49:00Z">
        <w:r w:rsidR="00B83AB1" w:rsidRPr="00993C6A" w:rsidDel="000537C6">
          <w:rPr>
            <w:rFonts w:eastAsia="Times New Roman"/>
            <w:color w:val="000000"/>
          </w:rPr>
          <w:delText>substantially</w:delText>
        </w:r>
        <w:r w:rsidR="008010AC" w:rsidRPr="00993C6A" w:rsidDel="000537C6">
          <w:rPr>
            <w:rFonts w:eastAsia="Times New Roman"/>
            <w:color w:val="000000"/>
          </w:rPr>
          <w:delText xml:space="preserve"> </w:delText>
        </w:r>
      </w:del>
      <w:r w:rsidR="008010AC" w:rsidRPr="00993C6A">
        <w:rPr>
          <w:rFonts w:eastAsia="Times New Roman"/>
          <w:color w:val="000000"/>
        </w:rPr>
        <w:t>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del w:id="324" w:author="Nick Smith" w:date="2022-03-01T15:49:00Z">
        <w:r w:rsidR="00E3357A" w:rsidRPr="00993C6A" w:rsidDel="000537C6">
          <w:rPr>
            <w:rFonts w:eastAsia="Times New Roman"/>
            <w:color w:val="000000"/>
          </w:rPr>
          <w:delText>&lt;</w:delText>
        </w:r>
        <w:r w:rsidR="001609E7" w:rsidRPr="00993C6A" w:rsidDel="000537C6">
          <w:rPr>
            <w:rFonts w:eastAsia="Times New Roman"/>
            <w:color w:val="000000"/>
          </w:rPr>
          <w:delText>1</w:delText>
        </w:r>
      </w:del>
      <w:ins w:id="325" w:author="Nick Smith" w:date="2022-03-01T15:49:00Z">
        <w:r w:rsidR="000537C6">
          <w:rPr>
            <w:rFonts w:eastAsia="Times New Roman"/>
            <w:color w:val="000000"/>
          </w:rPr>
          <w:t>3.54</w:t>
        </w:r>
      </w:ins>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del w:id="326" w:author="Nick Smith" w:date="2022-03-01T15:50:00Z">
        <w:r w:rsidR="001F281E" w:rsidRPr="00993C6A" w:rsidDel="000537C6">
          <w:rPr>
            <w:rFonts w:eastAsia="Times New Roman"/>
            <w:color w:val="000000"/>
          </w:rPr>
          <w:delText>3</w:delText>
        </w:r>
      </w:del>
      <w:ins w:id="327" w:author="Nick Smith" w:date="2022-03-01T15:50:00Z">
        <w:r w:rsidR="000537C6">
          <w:rPr>
            <w:rFonts w:eastAsia="Times New Roman"/>
            <w:color w:val="000000"/>
          </w:rPr>
          <w:t>4</w:t>
        </w:r>
      </w:ins>
      <w:r w:rsidR="008010AC" w:rsidRPr="00993C6A">
        <w:rPr>
          <w:rFonts w:eastAsia="Times New Roman"/>
          <w:color w:val="000000"/>
        </w:rPr>
        <w:t>).</w:t>
      </w:r>
      <w:r w:rsidR="00CA64B3" w:rsidRPr="00993C6A">
        <w:rPr>
          <w:rFonts w:eastAsia="Times New Roman"/>
          <w:color w:val="000000"/>
        </w:rPr>
        <w:t xml:space="preserve"> </w:t>
      </w:r>
      <w:ins w:id="328" w:author="Nick Smith" w:date="2022-03-02T09:32:00Z">
        <w:r w:rsidR="00E36A9F">
          <w:rPr>
            <w:rFonts w:eastAsia="Times New Roman"/>
            <w:color w:val="000000"/>
          </w:rPr>
          <w:t>A</w:t>
        </w:r>
        <w:r w:rsidR="00E36A9F" w:rsidRPr="00993C6A">
          <w:rPr>
            <w:rFonts w:eastAsia="Times New Roman"/>
            <w:color w:val="000000"/>
          </w:rPr>
          <w:t xml:space="preserve"> positive </w:t>
        </w:r>
        <w:proofErr w:type="spellStart"/>
        <w:r w:rsidR="00E36A9F" w:rsidRPr="00993C6A">
          <w:rPr>
            <w:rFonts w:eastAsia="Times New Roman"/>
            <w:i/>
            <w:color w:val="000000"/>
          </w:rPr>
          <w:t>N</w:t>
        </w:r>
        <w:r w:rsidR="00E36A9F" w:rsidRPr="00993C6A">
          <w:rPr>
            <w:rFonts w:eastAsia="Times New Roman"/>
            <w:color w:val="000000"/>
            <w:vertAlign w:val="subscript"/>
          </w:rPr>
          <w:t>area</w:t>
        </w:r>
        <w:r w:rsidR="00E36A9F" w:rsidRPr="00993C6A">
          <w:rPr>
            <w:rFonts w:eastAsia="Times New Roman"/>
            <w:color w:val="000000"/>
          </w:rPr>
          <w:t>-</w:t>
        </w:r>
        <w:r w:rsidR="00E36A9F" w:rsidRPr="00993C6A">
          <w:rPr>
            <w:rFonts w:eastAsia="Times New Roman"/>
            <w:i/>
            <w:color w:val="000000"/>
          </w:rPr>
          <w:t>M</w:t>
        </w:r>
        <w:r w:rsidR="00E36A9F" w:rsidRPr="00993C6A">
          <w:rPr>
            <w:rFonts w:eastAsia="Times New Roman"/>
            <w:color w:val="000000"/>
            <w:vertAlign w:val="subscript"/>
          </w:rPr>
          <w:t>area</w:t>
        </w:r>
        <w:proofErr w:type="spellEnd"/>
        <w:r w:rsidR="00E36A9F" w:rsidRPr="00993C6A">
          <w:rPr>
            <w:rFonts w:eastAsia="Times New Roman"/>
            <w:color w:val="000000"/>
          </w:rPr>
          <w:t xml:space="preserve"> correlation (Table 2) was </w:t>
        </w:r>
        <w:r w:rsidR="00E36A9F">
          <w:rPr>
            <w:rFonts w:eastAsia="Times New Roman"/>
            <w:color w:val="000000"/>
          </w:rPr>
          <w:t xml:space="preserve">expected as </w:t>
        </w:r>
        <w:proofErr w:type="spellStart"/>
        <w:r w:rsidR="00E36A9F" w:rsidRPr="00E36A9F">
          <w:rPr>
            <w:rFonts w:eastAsia="Times New Roman"/>
            <w:i/>
            <w:color w:val="000000"/>
            <w:rPrChange w:id="329" w:author="Nick Smith" w:date="2022-03-02T09:32:00Z">
              <w:rPr>
                <w:rFonts w:eastAsia="Times New Roman"/>
                <w:color w:val="000000"/>
              </w:rPr>
            </w:rPrChange>
          </w:rPr>
          <w:t>N</w:t>
        </w:r>
        <w:r w:rsidR="00E36A9F" w:rsidRPr="00E36A9F">
          <w:rPr>
            <w:rFonts w:eastAsia="Times New Roman"/>
            <w:color w:val="000000"/>
            <w:vertAlign w:val="subscript"/>
            <w:rPrChange w:id="330" w:author="Nick Smith" w:date="2022-03-02T09:32:00Z">
              <w:rPr>
                <w:rFonts w:eastAsia="Times New Roman"/>
                <w:color w:val="000000"/>
              </w:rPr>
            </w:rPrChange>
          </w:rPr>
          <w:t>area</w:t>
        </w:r>
        <w:proofErr w:type="spellEnd"/>
        <w:r w:rsidR="00E36A9F">
          <w:rPr>
            <w:rFonts w:eastAsia="Times New Roman"/>
            <w:color w:val="000000"/>
          </w:rPr>
          <w:t xml:space="preserve"> was derived in part from </w:t>
        </w:r>
        <w:proofErr w:type="spellStart"/>
        <w:r w:rsidR="00E36A9F" w:rsidRPr="00E36A9F">
          <w:rPr>
            <w:rFonts w:eastAsia="Times New Roman"/>
            <w:i/>
            <w:color w:val="000000"/>
            <w:rPrChange w:id="331" w:author="Nick Smith" w:date="2022-03-02T09:32:00Z">
              <w:rPr>
                <w:rFonts w:eastAsia="Times New Roman"/>
                <w:color w:val="000000"/>
              </w:rPr>
            </w:rPrChange>
          </w:rPr>
          <w:t>M</w:t>
        </w:r>
        <w:r w:rsidR="00E36A9F" w:rsidRPr="00E36A9F">
          <w:rPr>
            <w:rFonts w:eastAsia="Times New Roman"/>
            <w:color w:val="000000"/>
            <w:vertAlign w:val="subscript"/>
            <w:rPrChange w:id="332" w:author="Nick Smith" w:date="2022-03-02T09:32:00Z">
              <w:rPr>
                <w:rFonts w:eastAsia="Times New Roman"/>
                <w:color w:val="000000"/>
              </w:rPr>
            </w:rPrChange>
          </w:rPr>
          <w:t>area</w:t>
        </w:r>
        <w:proofErr w:type="spellEnd"/>
        <w:r w:rsidR="00E36A9F">
          <w:rPr>
            <w:rFonts w:eastAsia="Times New Roman"/>
            <w:color w:val="000000"/>
          </w:rPr>
          <w:t xml:space="preserve"> (equation 1)</w:t>
        </w:r>
      </w:ins>
      <w:del w:id="333" w:author="Nick Smith" w:date="2022-03-02T09:32:00Z">
        <w:r w:rsidR="00CA64B3" w:rsidRPr="00993C6A" w:rsidDel="00E36A9F">
          <w:rPr>
            <w:rFonts w:eastAsia="Times New Roman"/>
            <w:color w:val="000000"/>
          </w:rPr>
          <w:delText>The</w:delText>
        </w:r>
        <w:r w:rsidR="0054351D" w:rsidRPr="00993C6A" w:rsidDel="00E36A9F">
          <w:rPr>
            <w:rFonts w:eastAsia="Times New Roman"/>
            <w:color w:val="000000"/>
          </w:rPr>
          <w:delText xml:space="preserve"> positive</w:delText>
        </w:r>
        <w:r w:rsidR="00CA64B3" w:rsidRPr="00993C6A" w:rsidDel="00E36A9F">
          <w:rPr>
            <w:rFonts w:eastAsia="Times New Roman"/>
            <w:color w:val="000000"/>
          </w:rPr>
          <w:delText xml:space="preserve"> </w:delText>
        </w:r>
        <w:r w:rsidR="00CA64B3" w:rsidRPr="00993C6A" w:rsidDel="00E36A9F">
          <w:rPr>
            <w:rFonts w:eastAsia="Times New Roman"/>
            <w:i/>
            <w:color w:val="000000"/>
          </w:rPr>
          <w:delText>N</w:delText>
        </w:r>
        <w:r w:rsidR="00CA64B3" w:rsidRPr="00993C6A" w:rsidDel="00E36A9F">
          <w:rPr>
            <w:rFonts w:eastAsia="Times New Roman"/>
            <w:color w:val="000000"/>
            <w:vertAlign w:val="subscript"/>
          </w:rPr>
          <w:delText>area</w:delText>
        </w:r>
        <w:r w:rsidR="00CA64B3" w:rsidRPr="00993C6A" w:rsidDel="00E36A9F">
          <w:rPr>
            <w:rFonts w:eastAsia="Times New Roman"/>
            <w:color w:val="000000"/>
          </w:rPr>
          <w:delText>-</w:delText>
        </w:r>
        <w:r w:rsidR="00CA64B3" w:rsidRPr="00993C6A" w:rsidDel="00E36A9F">
          <w:rPr>
            <w:rFonts w:eastAsia="Times New Roman"/>
            <w:i/>
            <w:color w:val="000000"/>
          </w:rPr>
          <w:delText>M</w:delText>
        </w:r>
        <w:r w:rsidR="00CA64B3" w:rsidRPr="00993C6A" w:rsidDel="00E36A9F">
          <w:rPr>
            <w:rFonts w:eastAsia="Times New Roman"/>
            <w:color w:val="000000"/>
            <w:vertAlign w:val="subscript"/>
          </w:rPr>
          <w:delText>area</w:delText>
        </w:r>
        <w:r w:rsidR="00CA64B3" w:rsidRPr="00993C6A" w:rsidDel="00E36A9F">
          <w:rPr>
            <w:rFonts w:eastAsia="Times New Roman"/>
            <w:color w:val="000000"/>
          </w:rPr>
          <w:delText xml:space="preserve"> correlation</w:delText>
        </w:r>
        <w:r w:rsidR="0089382F" w:rsidRPr="00993C6A" w:rsidDel="00E36A9F">
          <w:rPr>
            <w:rFonts w:eastAsia="Times New Roman"/>
            <w:color w:val="000000"/>
          </w:rPr>
          <w:delText xml:space="preserve"> (Table 2)</w:delText>
        </w:r>
        <w:r w:rsidR="00CA64B3" w:rsidRPr="00993C6A" w:rsidDel="00E36A9F">
          <w:rPr>
            <w:rFonts w:eastAsia="Times New Roman"/>
            <w:color w:val="000000"/>
          </w:rPr>
          <w:delText xml:space="preserve"> was not surprising given equation 1</w:delText>
        </w:r>
      </w:del>
      <w:r w:rsidR="00CA64B3" w:rsidRPr="00993C6A">
        <w:rPr>
          <w:rFonts w:eastAsia="Times New Roman"/>
          <w:color w:val="000000"/>
        </w:rPr>
        <w:t>.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334" w:author="Nick Smith" w:date="2022-03-01T17:14:00Z">
        <w:r w:rsidR="00CA64B3" w:rsidRPr="00993C6A" w:rsidDel="00905072">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w:t>
      </w:r>
      <w:del w:id="335"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 xml:space="preserve">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w:t>
      </w:r>
      <w:del w:id="336"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044914F4" w:rsidR="00F178AB" w:rsidRPr="00B05AC4" w:rsidDel="00905072" w:rsidRDefault="00F178AB" w:rsidP="00B05AC4">
      <w:pPr>
        <w:spacing w:line="480" w:lineRule="auto"/>
        <w:contextualSpacing/>
        <w:textAlignment w:val="baseline"/>
        <w:rPr>
          <w:del w:id="337" w:author="Nick Smith" w:date="2022-03-01T17:14: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61027E4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w:t>
      </w:r>
      <w:ins w:id="338" w:author="Nick Smith" w:date="2022-03-02T09:35:00Z">
        <w:r w:rsidR="00EA736D">
          <w:t xml:space="preserve"> </w:t>
        </w:r>
        <w:r w:rsidR="00406194">
          <w:t xml:space="preserve">Soil N = soil nitrogen supply </w:t>
        </w:r>
      </w:ins>
      <w:ins w:id="339" w:author="Nick Smith" w:date="2022-03-02T09:36:00Z">
        <w:r w:rsidR="00406194">
          <w:t>(</w:t>
        </w:r>
      </w:ins>
      <w:ins w:id="340" w:author="Nick Smith" w:date="2022-03-02T09:35:00Z">
        <w:r w:rsidR="00406194">
          <w:t>categorical; ambient or added), Soil P = soil phos</w:t>
        </w:r>
      </w:ins>
      <w:ins w:id="341" w:author="Nick Smith" w:date="2022-03-02T09:36:00Z">
        <w:r w:rsidR="00406194">
          <w:t>phorous</w:t>
        </w:r>
      </w:ins>
      <w:ins w:id="342" w:author="Nick Smith" w:date="2022-03-02T09:35:00Z">
        <w:r w:rsidR="00406194">
          <w:t xml:space="preserve"> supply </w:t>
        </w:r>
      </w:ins>
      <w:ins w:id="343" w:author="Nick Smith" w:date="2022-03-02T09:36:00Z">
        <w:r w:rsidR="00406194">
          <w:t>(</w:t>
        </w:r>
      </w:ins>
      <w:ins w:id="344" w:author="Nick Smith" w:date="2022-03-02T09:35:00Z">
        <w:r w:rsidR="00406194">
          <w:t>categorical; ambient or added)</w:t>
        </w:r>
      </w:ins>
      <w:ins w:id="345" w:author="Nick Smith" w:date="2022-03-02T09:36:00Z">
        <w:r w:rsidR="00406194">
          <w:t>, Soil K</w:t>
        </w:r>
      </w:ins>
      <w:ins w:id="346" w:author="Nick Smith" w:date="2022-03-02T09:37:00Z">
        <w:r w:rsidR="00406194">
          <w:rPr>
            <w:vertAlign w:val="subscript"/>
          </w:rPr>
          <w:t>+µ</w:t>
        </w:r>
      </w:ins>
      <w:ins w:id="347" w:author="Nick Smith" w:date="2022-03-02T09:36:00Z">
        <w:r w:rsidR="00406194">
          <w:t xml:space="preserve"> = soil </w:t>
        </w:r>
      </w:ins>
      <w:ins w:id="348" w:author="Nick Smith" w:date="2022-03-02T09:37:00Z">
        <w:r w:rsidR="00406194">
          <w:t>potassium and micronutrient</w:t>
        </w:r>
      </w:ins>
      <w:ins w:id="349" w:author="Nick Smith" w:date="2022-03-02T09:36:00Z">
        <w:r w:rsidR="00406194">
          <w:t xml:space="preserve"> supply (categorical; ambient or added)</w:t>
        </w:r>
      </w:ins>
      <w:ins w:id="350" w:author="Nick Smith" w:date="2022-03-02T09:37:00Z">
        <w:r w:rsidR="00406194">
          <w:t>,</w:t>
        </w:r>
      </w:ins>
      <w:r w:rsidRPr="003173D1">
        <w:t xml:space="preserve"> </w:t>
      </w:r>
      <w:proofErr w:type="spellStart"/>
      <w:ins w:id="351" w:author="Nick Smith" w:date="2022-03-02T09:38:00Z">
        <w:r w:rsidR="000152BE" w:rsidRPr="003173D1">
          <w:rPr>
            <w:i/>
            <w:iCs/>
          </w:rPr>
          <w:t>T</w:t>
        </w:r>
        <w:r w:rsidR="000152BE" w:rsidRPr="003173D1">
          <w:rPr>
            <w:vertAlign w:val="subscript"/>
          </w:rPr>
          <w:t>g</w:t>
        </w:r>
        <w:proofErr w:type="spellEnd"/>
        <w:r w:rsidR="000152BE" w:rsidRPr="003173D1">
          <w:t xml:space="preserve"> = temperature</w:t>
        </w:r>
        <w:r w:rsidR="000152BE">
          <w:t xml:space="preserve"> (°C), </w:t>
        </w:r>
      </w:ins>
      <w:del w:id="352" w:author="Nick Smith" w:date="2022-03-02T09:38:00Z">
        <w:r w:rsidRPr="003173D1" w:rsidDel="000152BE">
          <w:rPr>
            <w:rFonts w:eastAsia="Times New Roman"/>
            <w:color w:val="000000"/>
          </w:rPr>
          <w:delText>χ = ratio of intercellular to extracellular CO</w:delText>
        </w:r>
        <w:r w:rsidRPr="003173D1" w:rsidDel="000152BE">
          <w:rPr>
            <w:rFonts w:eastAsia="Times New Roman"/>
            <w:color w:val="000000"/>
            <w:vertAlign w:val="subscript"/>
          </w:rPr>
          <w:delText>2</w:delText>
        </w:r>
        <w:r w:rsidRPr="003173D1" w:rsidDel="000152BE">
          <w:rPr>
            <w:rFonts w:eastAsia="Times New Roman"/>
            <w:color w:val="000000"/>
          </w:rPr>
          <w:delText xml:space="preserve"> concentration</w:delText>
        </w:r>
        <w:r w:rsidRPr="003173D1" w:rsidDel="000152BE">
          <w:delText xml:space="preserve">, </w:delText>
        </w:r>
      </w:del>
      <w:r w:rsidRPr="003173D1">
        <w:rPr>
          <w:i/>
          <w:iCs/>
        </w:rPr>
        <w:t>I</w:t>
      </w:r>
      <w:r w:rsidRPr="003173D1">
        <w:rPr>
          <w:vertAlign w:val="subscript"/>
        </w:rPr>
        <w:t>g</w:t>
      </w:r>
      <w:r w:rsidRPr="003173D1">
        <w:t xml:space="preserve"> = photosynthetically active radiation</w:t>
      </w:r>
      <w:ins w:id="353" w:author="Nick Smith" w:date="2022-03-02T09:36:00Z">
        <w:r w:rsidR="00406194">
          <w:t xml:space="preserve"> (µ</w:t>
        </w:r>
        <w:proofErr w:type="spellStart"/>
        <w:r w:rsidR="00406194">
          <w:t>mol</w:t>
        </w:r>
        <w:proofErr w:type="spellEnd"/>
        <w:r w:rsidR="00406194">
          <w:t xml:space="preserve"> m</w:t>
        </w:r>
        <w:r w:rsidR="00406194">
          <w:rPr>
            <w:vertAlign w:val="superscript"/>
          </w:rPr>
          <w:t>-2</w:t>
        </w:r>
        <w:r w:rsidR="00406194">
          <w:t xml:space="preserve"> s</w:t>
        </w:r>
        <w:r w:rsidR="00406194">
          <w:rPr>
            <w:vertAlign w:val="superscript"/>
          </w:rPr>
          <w:t>-1</w:t>
        </w:r>
        <w:r w:rsidR="00406194">
          <w:t>)</w:t>
        </w:r>
      </w:ins>
      <w:r w:rsidRPr="003173D1">
        <w:t>,</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w:t>
      </w:r>
      <w:ins w:id="354" w:author="Nick Smith" w:date="2022-03-02T09:36:00Z">
        <w:r w:rsidR="00406194">
          <w:t xml:space="preserve"> (g m</w:t>
        </w:r>
        <w:r w:rsidR="00406194">
          <w:rPr>
            <w:vertAlign w:val="superscript"/>
          </w:rPr>
          <w:t>-2</w:t>
        </w:r>
        <w:r w:rsidR="00406194">
          <w:t>)</w:t>
        </w:r>
      </w:ins>
      <w:r w:rsidRPr="003173D1">
        <w:t xml:space="preserve">, </w:t>
      </w:r>
      <w:del w:id="355" w:author="Nick Smith" w:date="2022-03-02T09:38:00Z">
        <w:r w:rsidRPr="003173D1" w:rsidDel="000152BE">
          <w:rPr>
            <w:i/>
            <w:iCs/>
          </w:rPr>
          <w:delText>T</w:delText>
        </w:r>
        <w:r w:rsidRPr="003173D1" w:rsidDel="000152BE">
          <w:rPr>
            <w:vertAlign w:val="subscript"/>
          </w:rPr>
          <w:delText>g</w:delText>
        </w:r>
        <w:r w:rsidRPr="003173D1" w:rsidDel="000152BE">
          <w:delText xml:space="preserve"> = temperature</w:delText>
        </w:r>
      </w:del>
      <w:ins w:id="356" w:author="Nick Smith" w:date="2022-03-02T09:38:00Z">
        <w:r w:rsidR="000152BE" w:rsidRPr="003173D1">
          <w:rPr>
            <w:rFonts w:eastAsia="Times New Roman"/>
            <w:color w:val="000000"/>
          </w:rPr>
          <w:t>χ = ratio of intercellular to extracellular CO</w:t>
        </w:r>
        <w:r w:rsidR="000152BE" w:rsidRPr="003173D1">
          <w:rPr>
            <w:rFonts w:eastAsia="Times New Roman"/>
            <w:color w:val="000000"/>
            <w:vertAlign w:val="subscript"/>
          </w:rPr>
          <w:t>2</w:t>
        </w:r>
        <w:r w:rsidR="000152BE" w:rsidRPr="003173D1">
          <w:rPr>
            <w:rFonts w:eastAsia="Times New Roman"/>
            <w:color w:val="000000"/>
          </w:rPr>
          <w:t xml:space="preserve"> concentration</w:t>
        </w:r>
        <w:r w:rsidR="000152BE">
          <w:rPr>
            <w:rFonts w:eastAsia="Times New Roman"/>
            <w:color w:val="000000"/>
          </w:rPr>
          <w:t xml:space="preserve"> (Pa Pa</w:t>
        </w:r>
        <w:r w:rsidR="000152BE">
          <w:rPr>
            <w:rFonts w:eastAsia="Times New Roman"/>
            <w:color w:val="000000"/>
            <w:vertAlign w:val="superscript"/>
          </w:rPr>
          <w:t>-1</w:t>
        </w:r>
        <w:r w:rsidR="000152BE">
          <w:rPr>
            <w:rFonts w:eastAsia="Times New Roman"/>
            <w:color w:val="000000"/>
          </w:rPr>
          <w:t>)</w:t>
        </w:r>
        <w:r w:rsidR="000152BE" w:rsidRPr="003173D1">
          <w:t>,</w:t>
        </w:r>
        <w:r w:rsidR="000152BE">
          <w:t xml:space="preserve"> N fixer = indicator of whether the species is known to associate with symbiotic </w:t>
        </w:r>
      </w:ins>
      <w:ins w:id="357" w:author="Nick Smith" w:date="2022-03-02T09:39:00Z">
        <w:r w:rsidR="000152BE">
          <w:t>nitrogen fixing bacteria (categorical; yes or no), Photosynthetic pathway = indicator of whether the plant uses the C</w:t>
        </w:r>
        <w:r w:rsidR="000152BE">
          <w:rPr>
            <w:vertAlign w:val="subscript"/>
          </w:rPr>
          <w:t>3</w:t>
        </w:r>
        <w:r w:rsidR="000152BE">
          <w:t xml:space="preserve"> or C</w:t>
        </w:r>
        <w:r w:rsidR="000152BE">
          <w:rPr>
            <w:vertAlign w:val="subscript"/>
          </w:rPr>
          <w:t>4</w:t>
        </w:r>
        <w:r w:rsidR="000152BE">
          <w:t xml:space="preserve"> photosynthetic pathway (categorical; C</w:t>
        </w:r>
        <w:r w:rsidR="000152BE">
          <w:rPr>
            <w:vertAlign w:val="subscript"/>
          </w:rPr>
          <w:t>3</w:t>
        </w:r>
        <w:r w:rsidR="000152BE">
          <w:t xml:space="preserve"> or C</w:t>
        </w:r>
        <w:r w:rsidR="000152BE">
          <w:rPr>
            <w:vertAlign w:val="subscript"/>
          </w:rPr>
          <w:t>4</w:t>
        </w:r>
        <w:r w:rsidR="000152BE">
          <w:t>)</w:t>
        </w:r>
      </w:ins>
      <w:r w:rsidRPr="003173D1">
        <w:t>.</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3B92B802"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358" w:author="Nick Smith" w:date="2022-03-01T15:50:00Z">
        <w:r w:rsidDel="000537C6">
          <w:rPr>
            <w:rFonts w:eastAsia="Times New Roman"/>
            <w:b/>
            <w:color w:val="000000"/>
          </w:rPr>
          <w:delText>2</w:delText>
        </w:r>
      </w:del>
      <w:ins w:id="359" w:author="Nick Smith" w:date="2022-03-01T15:50:00Z">
        <w:r w:rsidR="000537C6">
          <w:rPr>
            <w:rFonts w:eastAsia="Times New Roman"/>
            <w:b/>
            <w:color w:val="000000"/>
          </w:rPr>
          <w:t>3</w:t>
        </w:r>
      </w:ins>
      <w:r>
        <w:rPr>
          <w:rFonts w:eastAsia="Times New Roman"/>
          <w:b/>
          <w:color w:val="000000"/>
        </w:rPr>
        <w:t>.</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3F59811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del w:id="360" w:author="Nick Smith" w:date="2022-03-01T15:50:00Z">
        <w:r w:rsidR="00077C60" w:rsidRPr="00B05AC4" w:rsidDel="000537C6">
          <w:rPr>
            <w:rFonts w:eastAsia="Times New Roman"/>
            <w:b/>
            <w:bCs/>
            <w:color w:val="000000"/>
          </w:rPr>
          <w:delText>2</w:delText>
        </w:r>
      </w:del>
      <w:ins w:id="361" w:author="Nick Smith" w:date="2022-03-01T15:50:00Z">
        <w:r w:rsidR="000537C6">
          <w:rPr>
            <w:rFonts w:eastAsia="Times New Roman"/>
            <w:b/>
            <w:bCs/>
            <w:color w:val="000000"/>
          </w:rPr>
          <w:t>3</w:t>
        </w:r>
      </w:ins>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w:t>
      </w:r>
      <w:r w:rsidR="005B6195" w:rsidRPr="00860276">
        <w:rPr>
          <w:rFonts w:eastAsia="Times New Roman"/>
          <w:color w:val="000000"/>
        </w:rPr>
        <w:t>-K</w:t>
      </w:r>
      <w:ins w:id="362"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added = +K</w:t>
      </w:r>
      <w:ins w:id="363"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2E49251E"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364" w:author="Nick Smith" w:date="2022-03-01T15:51:00Z">
        <w:r w:rsidDel="000537C6">
          <w:rPr>
            <w:rFonts w:eastAsia="Times New Roman"/>
            <w:b/>
            <w:color w:val="000000"/>
          </w:rPr>
          <w:delText>3</w:delText>
        </w:r>
      </w:del>
      <w:ins w:id="365" w:author="Nick Smith" w:date="2022-03-01T15:51:00Z">
        <w:r w:rsidR="000537C6">
          <w:rPr>
            <w:rFonts w:eastAsia="Times New Roman"/>
            <w:b/>
            <w:color w:val="000000"/>
          </w:rPr>
          <w:t>4</w:t>
        </w:r>
      </w:ins>
      <w:r>
        <w:rPr>
          <w:rFonts w:eastAsia="Times New Roman"/>
          <w:b/>
          <w:color w:val="000000"/>
        </w:rPr>
        <w:t>.</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3F7A742"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w:t>
      </w:r>
      <w:del w:id="366" w:author="Nick Smith" w:date="2022-03-01T15:51:00Z">
        <w:r w:rsidDel="000537C6">
          <w:rPr>
            <w:rFonts w:eastAsia="Times New Roman"/>
            <w:b/>
            <w:color w:val="000000"/>
          </w:rPr>
          <w:delText>3</w:delText>
        </w:r>
      </w:del>
      <w:ins w:id="367" w:author="Nick Smith" w:date="2022-03-01T15:51:00Z">
        <w:r w:rsidR="000537C6">
          <w:rPr>
            <w:rFonts w:eastAsia="Times New Roman"/>
            <w:b/>
            <w:color w:val="000000"/>
          </w:rPr>
          <w:t>4</w:t>
        </w:r>
      </w:ins>
      <w:r>
        <w:rPr>
          <w:rFonts w:eastAsia="Times New Roman"/>
          <w:b/>
          <w:color w:val="000000"/>
        </w:rPr>
        <w:t xml:space="preserve">.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ins w:id="368" w:author="Nick Smith" w:date="2022-03-02T09:37:00Z">
        <w:r w:rsidR="000152BE">
          <w:rPr>
            <w:rFonts w:eastAsia="Times New Roman"/>
            <w:color w:val="000000"/>
          </w:rPr>
          <w:t xml:space="preserve"> </w:t>
        </w:r>
      </w:ins>
      <w:ins w:id="369" w:author="Nick Smith" w:date="2022-03-02T09:40:00Z">
        <w:r w:rsidR="0026532D" w:rsidRPr="003173D1">
          <w:t>Key:</w:t>
        </w:r>
        <w:r w:rsidR="0026532D">
          <w:t xml:space="preserve"> Soil N = soil nitrogen supply (categorical; ambient or added), Soil P = soil phosphorous supply (categorical; ambient or added), Soil K</w:t>
        </w:r>
        <w:r w:rsidR="0026532D">
          <w:rPr>
            <w:vertAlign w:val="subscript"/>
          </w:rPr>
          <w:t>+µ</w:t>
        </w:r>
        <w:r w:rsidR="0026532D">
          <w:t xml:space="preserve"> = soil potassium and micronutrient supply (categorical; ambient or added),</w:t>
        </w:r>
        <w:r w:rsidR="0026532D" w:rsidRPr="003173D1">
          <w:t xml:space="preserve"> </w:t>
        </w:r>
        <w:proofErr w:type="spellStart"/>
        <w:r w:rsidR="0026532D" w:rsidRPr="003173D1">
          <w:rPr>
            <w:i/>
            <w:iCs/>
          </w:rPr>
          <w:t>T</w:t>
        </w:r>
        <w:r w:rsidR="0026532D" w:rsidRPr="003173D1">
          <w:rPr>
            <w:vertAlign w:val="subscript"/>
          </w:rPr>
          <w:t>g</w:t>
        </w:r>
        <w:proofErr w:type="spellEnd"/>
        <w:r w:rsidR="0026532D" w:rsidRPr="003173D1">
          <w:t xml:space="preserve"> = temperature</w:t>
        </w:r>
        <w:r w:rsidR="0026532D">
          <w:t xml:space="preserve"> (°C), </w:t>
        </w:r>
        <w:r w:rsidR="0026532D" w:rsidRPr="003173D1">
          <w:rPr>
            <w:i/>
            <w:iCs/>
          </w:rPr>
          <w:t>I</w:t>
        </w:r>
        <w:r w:rsidR="0026532D" w:rsidRPr="003173D1">
          <w:rPr>
            <w:vertAlign w:val="subscript"/>
          </w:rPr>
          <w:t>g</w:t>
        </w:r>
        <w:r w:rsidR="0026532D" w:rsidRPr="003173D1">
          <w:t xml:space="preserve"> = photosynthetically active radiation</w:t>
        </w:r>
        <w:r w:rsidR="0026532D">
          <w:t xml:space="preserve"> (µ</w:t>
        </w:r>
        <w:proofErr w:type="spellStart"/>
        <w:r w:rsidR="0026532D">
          <w:t>mol</w:t>
        </w:r>
        <w:proofErr w:type="spellEnd"/>
        <w:r w:rsidR="0026532D">
          <w:t xml:space="preserve"> m</w:t>
        </w:r>
        <w:r w:rsidR="0026532D">
          <w:rPr>
            <w:vertAlign w:val="superscript"/>
          </w:rPr>
          <w:t>-2</w:t>
        </w:r>
        <w:r w:rsidR="0026532D">
          <w:t xml:space="preserve"> s</w:t>
        </w:r>
        <w:r w:rsidR="0026532D">
          <w:rPr>
            <w:vertAlign w:val="superscript"/>
          </w:rPr>
          <w:t>-1</w:t>
        </w:r>
        <w:r w:rsidR="0026532D">
          <w:t>)</w:t>
        </w:r>
        <w:r w:rsidR="0026532D" w:rsidRPr="003173D1">
          <w:t>,</w:t>
        </w:r>
        <w:r w:rsidR="0026532D" w:rsidRPr="003173D1">
          <w:rPr>
            <w:i/>
            <w:iCs/>
          </w:rPr>
          <w:t xml:space="preserve"> </w:t>
        </w:r>
        <w:proofErr w:type="spellStart"/>
        <w:r w:rsidR="0026532D" w:rsidRPr="003173D1">
          <w:rPr>
            <w:i/>
            <w:iCs/>
          </w:rPr>
          <w:t>M</w:t>
        </w:r>
        <w:r w:rsidR="0026532D" w:rsidRPr="003173D1">
          <w:rPr>
            <w:vertAlign w:val="subscript"/>
          </w:rPr>
          <w:t>area</w:t>
        </w:r>
        <w:proofErr w:type="spellEnd"/>
        <w:r w:rsidR="0026532D" w:rsidRPr="003173D1">
          <w:t xml:space="preserve"> = leaf mass per leaf area</w:t>
        </w:r>
        <w:r w:rsidR="0026532D">
          <w:t xml:space="preserve"> (g m</w:t>
        </w:r>
        <w:r w:rsidR="0026532D">
          <w:rPr>
            <w:vertAlign w:val="superscript"/>
          </w:rPr>
          <w:t>-2</w:t>
        </w:r>
        <w:r w:rsidR="0026532D">
          <w:t>)</w:t>
        </w:r>
        <w:r w:rsidR="0026532D" w:rsidRPr="003173D1">
          <w:t xml:space="preserve">, </w:t>
        </w:r>
        <w:r w:rsidR="0026532D" w:rsidRPr="003173D1">
          <w:rPr>
            <w:rFonts w:eastAsia="Times New Roman"/>
            <w:color w:val="000000"/>
          </w:rPr>
          <w:t>χ = ratio of intercellular to extracellular CO</w:t>
        </w:r>
        <w:r w:rsidR="0026532D" w:rsidRPr="003173D1">
          <w:rPr>
            <w:rFonts w:eastAsia="Times New Roman"/>
            <w:color w:val="000000"/>
            <w:vertAlign w:val="subscript"/>
          </w:rPr>
          <w:t>2</w:t>
        </w:r>
        <w:r w:rsidR="0026532D" w:rsidRPr="003173D1">
          <w:rPr>
            <w:rFonts w:eastAsia="Times New Roman"/>
            <w:color w:val="000000"/>
          </w:rPr>
          <w:t xml:space="preserve"> concentration</w:t>
        </w:r>
        <w:r w:rsidR="0026532D">
          <w:rPr>
            <w:rFonts w:eastAsia="Times New Roman"/>
            <w:color w:val="000000"/>
          </w:rPr>
          <w:t xml:space="preserve"> (Pa Pa</w:t>
        </w:r>
        <w:r w:rsidR="0026532D">
          <w:rPr>
            <w:rFonts w:eastAsia="Times New Roman"/>
            <w:color w:val="000000"/>
            <w:vertAlign w:val="superscript"/>
          </w:rPr>
          <w:t>-1</w:t>
        </w:r>
        <w:r w:rsidR="0026532D">
          <w:rPr>
            <w:rFonts w:eastAsia="Times New Roman"/>
            <w:color w:val="000000"/>
          </w:rPr>
          <w:t>)</w:t>
        </w:r>
        <w:r w:rsidR="0026532D" w:rsidRPr="003173D1">
          <w:t>,</w:t>
        </w:r>
        <w:r w:rsidR="0026532D">
          <w:t xml:space="preserve"> N fixer = indicator of whether the species is known to associate with symbiotic nitrogen fixing bacteria </w:t>
        </w:r>
        <w:r w:rsidR="0026532D">
          <w:lastRenderedPageBreak/>
          <w:t>(categorical; yes or no), C</w:t>
        </w:r>
        <w:r w:rsidR="0026532D">
          <w:rPr>
            <w:vertAlign w:val="subscript"/>
          </w:rPr>
          <w:t>3</w:t>
        </w:r>
        <w:r w:rsidR="0026532D">
          <w:t>/C</w:t>
        </w:r>
        <w:r w:rsidR="0026532D">
          <w:rPr>
            <w:vertAlign w:val="subscript"/>
          </w:rPr>
          <w:t>4</w:t>
        </w:r>
        <w:r w:rsidR="0026532D">
          <w:t xml:space="preserve"> = indicator of whether the plant uses the C</w:t>
        </w:r>
        <w:r w:rsidR="0026532D">
          <w:rPr>
            <w:vertAlign w:val="subscript"/>
          </w:rPr>
          <w:t>3</w:t>
        </w:r>
        <w:r w:rsidR="0026532D">
          <w:t xml:space="preserve"> or C</w:t>
        </w:r>
        <w:r w:rsidR="0026532D">
          <w:rPr>
            <w:vertAlign w:val="subscript"/>
          </w:rPr>
          <w:t>4</w:t>
        </w:r>
        <w:r w:rsidR="0026532D">
          <w:t xml:space="preserve"> photosynthetic pathway (categorical; C</w:t>
        </w:r>
        <w:r w:rsidR="0026532D">
          <w:rPr>
            <w:vertAlign w:val="subscript"/>
          </w:rPr>
          <w:t>3</w:t>
        </w:r>
        <w:r w:rsidR="0026532D">
          <w:t xml:space="preserve"> or C</w:t>
        </w:r>
        <w:r w:rsidR="0026532D">
          <w:rPr>
            <w:vertAlign w:val="subscript"/>
          </w:rPr>
          <w:t>4</w:t>
        </w:r>
        <w:r w:rsidR="0026532D">
          <w:t>)</w:t>
        </w:r>
        <w:r w:rsidR="0026532D" w:rsidRPr="003173D1">
          <w:t>.</w:t>
        </w:r>
      </w:ins>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554FF6AB"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w:t>
      </w:r>
      <w:ins w:id="370" w:author="Nick Smith" w:date="2022-03-01T17:15:00Z">
        <w:r w:rsidR="00905072">
          <w:rPr>
            <w:rFonts w:eastAsia="Times New Roman"/>
            <w:bCs/>
            <w:i/>
            <w:color w:val="000000"/>
          </w:rPr>
          <w:t xml:space="preserve">climate-driven </w:t>
        </w:r>
      </w:ins>
      <w:r w:rsidR="00D60C62" w:rsidRPr="00AC49CC">
        <w:rPr>
          <w:rFonts w:eastAsia="Times New Roman"/>
          <w:bCs/>
          <w:i/>
          <w:color w:val="000000"/>
        </w:rPr>
        <w:t xml:space="preserve">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84BEDA"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w:t>
      </w:r>
      <w:del w:id="371" w:author="Nick Smith" w:date="2022-03-01T17:15:00Z">
        <w:r w:rsidRPr="00900356" w:rsidDel="00905072">
          <w:rPr>
            <w:rFonts w:eastAsia="Times New Roman"/>
            <w:color w:val="000000"/>
          </w:rPr>
          <w:delText>effects on</w:delText>
        </w:r>
      </w:del>
      <w:ins w:id="372" w:author="Nick Smith" w:date="2022-03-01T17:15:00Z">
        <w:r w:rsidR="00905072">
          <w:rPr>
            <w:rFonts w:eastAsia="Times New Roman"/>
            <w:color w:val="000000"/>
          </w:rPr>
          <w:t>relationships with</w:t>
        </w:r>
      </w:ins>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del w:id="373" w:author="Nick Smith" w:date="2022-03-01T15:51:00Z">
        <w:r w:rsidR="00AC49CC" w:rsidRPr="00900356" w:rsidDel="000537C6">
          <w:rPr>
            <w:rFonts w:eastAsia="Times New Roman"/>
            <w:color w:val="000000"/>
          </w:rPr>
          <w:delText>4</w:delText>
        </w:r>
      </w:del>
      <w:ins w:id="374" w:author="Nick Smith" w:date="2022-03-01T15:51:00Z">
        <w:r w:rsidR="000537C6">
          <w:rPr>
            <w:rFonts w:eastAsia="Times New Roman"/>
            <w:color w:val="000000"/>
          </w:rPr>
          <w:t>5</w:t>
        </w:r>
      </w:ins>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del w:id="375" w:author="Nick Smith" w:date="2022-03-01T15:51:00Z">
        <w:r w:rsidR="00AC49CC" w:rsidRPr="003173D1" w:rsidDel="000537C6">
          <w:rPr>
            <w:rFonts w:eastAsia="Times New Roman"/>
            <w:color w:val="000000"/>
          </w:rPr>
          <w:delText>5</w:delText>
        </w:r>
      </w:del>
      <w:ins w:id="376" w:author="Nick Smith" w:date="2022-03-01T15:51:00Z">
        <w:r w:rsidR="000537C6">
          <w:rPr>
            <w:rFonts w:eastAsia="Times New Roman"/>
            <w:color w:val="000000"/>
          </w:rPr>
          <w:t>6</w:t>
        </w:r>
      </w:ins>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w:t>
      </w:r>
      <w:del w:id="377" w:author="Nick Smith" w:date="2022-03-01T17:15:00Z">
        <w:r w:rsidR="003A1E67" w:rsidRPr="00900356" w:rsidDel="004D09C3">
          <w:rPr>
            <w:rFonts w:eastAsia="Times New Roman"/>
            <w:color w:val="000000"/>
          </w:rPr>
          <w:delText xml:space="preserve">effect </w:delText>
        </w:r>
      </w:del>
      <w:ins w:id="378" w:author="Nick Smith" w:date="2022-03-01T17:15:00Z">
        <w:r w:rsidR="004D09C3">
          <w:rPr>
            <w:rFonts w:eastAsia="Times New Roman"/>
            <w:color w:val="000000"/>
          </w:rPr>
          <w:t>relationship</w:t>
        </w:r>
        <w:r w:rsidR="004D09C3" w:rsidRPr="00900356">
          <w:rPr>
            <w:rFonts w:eastAsia="Times New Roman"/>
            <w:color w:val="000000"/>
          </w:rPr>
          <w:t xml:space="preserve"> </w:t>
        </w:r>
      </w:ins>
      <w:r w:rsidR="003A1E67" w:rsidRPr="00900356">
        <w:rPr>
          <w:rFonts w:eastAsia="Times New Roman"/>
          <w:color w:val="000000"/>
        </w:rPr>
        <w:t>reflects the aboveground climate</w:t>
      </w:r>
      <w:ins w:id="379" w:author="Nick Smith" w:date="2022-03-01T17:16:00Z">
        <w:r w:rsidR="004D09C3">
          <w:rPr>
            <w:rFonts w:eastAsia="Times New Roman"/>
            <w:color w:val="000000"/>
          </w:rPr>
          <w:t>-driven nitrogen demand</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del w:id="380" w:author="Nick Smith" w:date="2022-03-01T17:15:00Z">
        <w:r w:rsidR="003A1E67" w:rsidRPr="00900356" w:rsidDel="004D09C3">
          <w:rPr>
            <w:rFonts w:eastAsia="Times New Roman"/>
            <w:color w:val="000000"/>
          </w:rPr>
          <w:delText xml:space="preserve">effects </w:delText>
        </w:r>
      </w:del>
      <w:ins w:id="381" w:author="Nick Smith" w:date="2022-03-01T17:15:00Z">
        <w:r w:rsidR="004D09C3">
          <w:rPr>
            <w:rFonts w:eastAsia="Times New Roman"/>
            <w:color w:val="000000"/>
          </w:rPr>
          <w:t>relations</w:t>
        </w:r>
      </w:ins>
      <w:ins w:id="382" w:author="Nick Smith" w:date="2022-03-01T17:16:00Z">
        <w:r w:rsidR="004D09C3">
          <w:rPr>
            <w:rFonts w:eastAsia="Times New Roman"/>
            <w:color w:val="000000"/>
          </w:rPr>
          <w:t>hip</w:t>
        </w:r>
      </w:ins>
      <w:ins w:id="383" w:author="Nick Smith" w:date="2022-03-01T17:15:00Z">
        <w:r w:rsidR="004D09C3" w:rsidRPr="00900356">
          <w:rPr>
            <w:rFonts w:eastAsia="Times New Roman"/>
            <w:color w:val="000000"/>
          </w:rPr>
          <w:t xml:space="preserve"> </w:t>
        </w:r>
      </w:ins>
      <w:r w:rsidR="003A1E67" w:rsidRPr="00900356">
        <w:rPr>
          <w:rFonts w:eastAsia="Times New Roman"/>
          <w:color w:val="000000"/>
        </w:rPr>
        <w:t xml:space="preserve">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w:t>
      </w:r>
      <w:del w:id="384" w:author="Nick Smith" w:date="2022-03-02T09:41:00Z">
        <w:r w:rsidR="004661AC" w:rsidRPr="00900356" w:rsidDel="00000158">
          <w:rPr>
            <w:rFonts w:eastAsia="Times New Roman"/>
            <w:color w:val="000000"/>
          </w:rPr>
          <w:delText xml:space="preserve">significant </w:delText>
        </w:r>
      </w:del>
      <w:ins w:id="385" w:author="Nick Smith" w:date="2022-03-02T09:41:00Z">
        <w:r w:rsidR="00000158">
          <w:rPr>
            <w:rFonts w:eastAsia="Times New Roman"/>
            <w:color w:val="000000"/>
          </w:rPr>
          <w:t>similar</w:t>
        </w:r>
        <w:r w:rsidR="00000158" w:rsidRPr="00900356">
          <w:rPr>
            <w:rFonts w:eastAsia="Times New Roman"/>
            <w:color w:val="000000"/>
          </w:rPr>
          <w:t xml:space="preserve"> </w:t>
        </w:r>
      </w:ins>
      <w:r w:rsidR="004661AC" w:rsidRPr="00900356">
        <w:rPr>
          <w:rFonts w:eastAsia="Times New Roman"/>
          <w:color w:val="000000"/>
        </w:rPr>
        <w:t xml:space="preserve">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del w:id="386" w:author="Nick Smith" w:date="2022-03-02T09:41:00Z">
        <w:r w:rsidR="004661AC" w:rsidRPr="00900356" w:rsidDel="00000158">
          <w:rPr>
            <w:rFonts w:eastAsia="Times New Roman"/>
            <w:color w:val="000000"/>
          </w:rPr>
          <w:delText>.</w:delText>
        </w:r>
      </w:del>
      <w:r w:rsidR="00883F77" w:rsidRPr="00900356">
        <w:rPr>
          <w:rFonts w:eastAsia="Times New Roman"/>
          <w:color w:val="000000"/>
        </w:rPr>
        <w:t xml:space="preserve"> </w:t>
      </w:r>
      <w:del w:id="387" w:author="Nick Smith" w:date="2022-03-02T09:41:00Z">
        <w:r w:rsidR="00883F77" w:rsidRPr="00900356" w:rsidDel="00000158">
          <w:rPr>
            <w:rFonts w:eastAsia="Times New Roman"/>
            <w:color w:val="000000"/>
          </w:rPr>
          <w:delText xml:space="preserve">All of these trends were similar </w:delText>
        </w:r>
      </w:del>
      <w:r w:rsidR="00883F77" w:rsidRPr="00900356">
        <w:rPr>
          <w:rFonts w:eastAsia="Times New Roman"/>
          <w:color w:val="000000"/>
        </w:rPr>
        <w:t>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del w:id="388" w:author="Nick Smith" w:date="2022-03-01T15:51:00Z">
        <w:r w:rsidR="00AC49CC" w:rsidRPr="00900356" w:rsidDel="000537C6">
          <w:rPr>
            <w:rFonts w:eastAsia="Times New Roman"/>
            <w:color w:val="000000"/>
          </w:rPr>
          <w:delText>5</w:delText>
        </w:r>
      </w:del>
      <w:ins w:id="389" w:author="Nick Smith" w:date="2022-03-01T15:51:00Z">
        <w:r w:rsidR="000537C6">
          <w:rPr>
            <w:rFonts w:eastAsia="Times New Roman"/>
            <w:color w:val="000000"/>
          </w:rPr>
          <w:t>6</w:t>
        </w:r>
      </w:ins>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del w:id="390" w:author="Nick Smith" w:date="2022-03-01T15:51:00Z">
        <w:r w:rsidR="00AC49CC" w:rsidRPr="00900356" w:rsidDel="000537C6">
          <w:rPr>
            <w:rFonts w:eastAsia="Times New Roman"/>
            <w:color w:val="000000"/>
          </w:rPr>
          <w:delText>5</w:delText>
        </w:r>
      </w:del>
      <w:ins w:id="391" w:author="Nick Smith" w:date="2022-03-01T15:51:00Z">
        <w:r w:rsidR="000537C6">
          <w:rPr>
            <w:rFonts w:eastAsia="Times New Roman"/>
            <w:color w:val="000000"/>
          </w:rPr>
          <w:t>6</w:t>
        </w:r>
      </w:ins>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45BAAF84"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w:t>
      </w:r>
      <w:del w:id="392" w:author="Nick Smith" w:date="2022-03-02T09:43:00Z">
        <w:r w:rsidRPr="003173D1" w:rsidDel="004F0F8D">
          <w:delText xml:space="preserve">Key: </w:delText>
        </w:r>
        <w:r w:rsidRPr="003173D1" w:rsidDel="004F0F8D">
          <w:rPr>
            <w:rFonts w:eastAsia="Times New Roman"/>
            <w:i/>
            <w:iCs/>
            <w:color w:val="000000"/>
          </w:rPr>
          <w:delText>N</w:delText>
        </w:r>
        <w:r w:rsidRPr="003173D1" w:rsidDel="004F0F8D">
          <w:rPr>
            <w:rFonts w:eastAsia="Times New Roman"/>
            <w:color w:val="000000"/>
            <w:vertAlign w:val="subscript"/>
          </w:rPr>
          <w:delText>photo</w:delText>
        </w:r>
        <w:r w:rsidRPr="003173D1" w:rsidDel="004F0F8D">
          <w:rPr>
            <w:rFonts w:eastAsia="Times New Roman"/>
            <w:color w:val="000000"/>
          </w:rPr>
          <w:delText xml:space="preserve"> = leaf N used for photosynthesis</w:delText>
        </w:r>
        <w:r w:rsidRPr="003173D1" w:rsidDel="004F0F8D">
          <w:delText xml:space="preserve">, </w:delText>
        </w:r>
        <w:r w:rsidRPr="003173D1" w:rsidDel="004F0F8D">
          <w:rPr>
            <w:i/>
            <w:iCs/>
          </w:rPr>
          <w:delText>N</w:delText>
        </w:r>
        <w:r w:rsidRPr="003173D1" w:rsidDel="004F0F8D">
          <w:rPr>
            <w:vertAlign w:val="subscript"/>
          </w:rPr>
          <w:delText>structure</w:delText>
        </w:r>
        <w:r w:rsidRPr="003173D1" w:rsidDel="004F0F8D">
          <w:delText xml:space="preserve"> = leaf N in structural tissue.</w:delText>
        </w:r>
      </w:del>
      <w:ins w:id="393" w:author="Nick Smith" w:date="2022-03-01T16:50:00Z">
        <w:r w:rsidR="004E6762">
          <w:t>Slopes are only included for continuous fixed effects.</w:t>
        </w:r>
      </w:ins>
      <w:ins w:id="394" w:author="Nick Smith" w:date="2022-03-02T09:41:00Z">
        <w:r w:rsidR="004F0F8D">
          <w:t xml:space="preserve"> </w:t>
        </w:r>
      </w:ins>
      <w:ins w:id="395" w:author="Nick Smith" w:date="2022-03-02T09:43:00Z">
        <w:r w:rsidR="004F0F8D" w:rsidRPr="003173D1">
          <w:t xml:space="preserve">Key: </w:t>
        </w:r>
        <w:proofErr w:type="spellStart"/>
        <w:r w:rsidR="004F0F8D" w:rsidRPr="003173D1">
          <w:rPr>
            <w:rFonts w:eastAsia="Times New Roman"/>
            <w:i/>
            <w:iCs/>
            <w:color w:val="000000"/>
          </w:rPr>
          <w:t>N</w:t>
        </w:r>
        <w:r w:rsidR="004F0F8D" w:rsidRPr="003173D1">
          <w:rPr>
            <w:rFonts w:eastAsia="Times New Roman"/>
            <w:color w:val="000000"/>
            <w:vertAlign w:val="subscript"/>
          </w:rPr>
          <w:t>photo</w:t>
        </w:r>
        <w:proofErr w:type="spellEnd"/>
        <w:r w:rsidR="004F0F8D" w:rsidRPr="003173D1">
          <w:rPr>
            <w:rFonts w:eastAsia="Times New Roman"/>
            <w:color w:val="000000"/>
          </w:rPr>
          <w:t xml:space="preserve"> = </w:t>
        </w:r>
        <w:r w:rsidR="004F0F8D">
          <w:rPr>
            <w:rFonts w:eastAsia="Times New Roman"/>
            <w:color w:val="000000"/>
          </w:rPr>
          <w:t xml:space="preserve">estimated </w:t>
        </w:r>
        <w:r w:rsidR="004F0F8D" w:rsidRPr="003173D1">
          <w:rPr>
            <w:rFonts w:eastAsia="Times New Roman"/>
            <w:color w:val="000000"/>
          </w:rPr>
          <w:t>leaf N used for photosynthesis</w:t>
        </w:r>
        <w:r w:rsidR="004F0F8D">
          <w:rPr>
            <w:rFonts w:eastAsia="Times New Roman"/>
            <w:color w:val="000000"/>
          </w:rPr>
          <w:t xml:space="preserve"> (g m</w:t>
        </w:r>
        <w:r w:rsidR="004F0F8D">
          <w:rPr>
            <w:rFonts w:eastAsia="Times New Roman"/>
            <w:color w:val="000000"/>
            <w:vertAlign w:val="superscript"/>
          </w:rPr>
          <w:t>-2</w:t>
        </w:r>
        <w:r w:rsidR="004F0F8D">
          <w:rPr>
            <w:rFonts w:eastAsia="Times New Roman"/>
            <w:color w:val="000000"/>
          </w:rPr>
          <w:t>)</w:t>
        </w:r>
        <w:r w:rsidR="004F0F8D" w:rsidRPr="003173D1">
          <w:t xml:space="preserve">, </w:t>
        </w:r>
        <w:proofErr w:type="spellStart"/>
        <w:r w:rsidR="004F0F8D" w:rsidRPr="003173D1">
          <w:rPr>
            <w:i/>
            <w:iCs/>
          </w:rPr>
          <w:t>N</w:t>
        </w:r>
        <w:r w:rsidR="004F0F8D" w:rsidRPr="003173D1">
          <w:rPr>
            <w:vertAlign w:val="subscript"/>
          </w:rPr>
          <w:t>structure</w:t>
        </w:r>
        <w:proofErr w:type="spellEnd"/>
        <w:r w:rsidR="004F0F8D" w:rsidRPr="003173D1">
          <w:t xml:space="preserve"> = </w:t>
        </w:r>
        <w:r w:rsidR="004F0F8D">
          <w:t xml:space="preserve">estimated </w:t>
        </w:r>
        <w:r w:rsidR="004F0F8D" w:rsidRPr="003173D1">
          <w:t>leaf N in structural tissue</w:t>
        </w:r>
        <w:r w:rsidR="004F0F8D">
          <w:t xml:space="preserve"> (g m</w:t>
        </w:r>
        <w:r w:rsidR="004F0F8D">
          <w:rPr>
            <w:vertAlign w:val="superscript"/>
          </w:rPr>
          <w:t>-2</w:t>
        </w:r>
        <w:r w:rsidR="004F0F8D">
          <w:t>)</w:t>
        </w:r>
      </w:ins>
      <w:ins w:id="396" w:author="Nick Smith" w:date="2022-03-02T09:44:00Z">
        <w:r w:rsidR="004F0F8D">
          <w:t>,</w:t>
        </w:r>
      </w:ins>
      <w:ins w:id="397" w:author="Nick Smith" w:date="2022-03-02T09:43:00Z">
        <w:r w:rsidR="004F0F8D">
          <w:t xml:space="preserve"> </w:t>
        </w:r>
      </w:ins>
      <w:ins w:id="398" w:author="Nick Smith" w:date="2022-03-02T09:41:00Z">
        <w:r w:rsidR="004F0F8D">
          <w:t>Soil N = soil nitrogen supply (categorical; ambient or added), Soil P = soil phosphorous supply (categorical; ambient or added), Soil K</w:t>
        </w:r>
        <w:r w:rsidR="004F0F8D">
          <w:rPr>
            <w:vertAlign w:val="subscript"/>
          </w:rPr>
          <w:t>+µ</w:t>
        </w:r>
        <w:r w:rsidR="004F0F8D">
          <w:t xml:space="preserve"> = soil potassium and micronutrient supply (categorical; ambient or added),</w:t>
        </w:r>
        <w:r w:rsidR="004F0F8D" w:rsidRPr="003173D1">
          <w:t xml:space="preserve"> </w:t>
        </w:r>
        <w:r w:rsidR="004F0F8D">
          <w:t>N fixer = indicator of whether the species is known to associate with symbiotic nitrogen fixing bacteria (categorical; yes or no), Photosynthetic pathway = indicator of whether the plant uses the C</w:t>
        </w:r>
        <w:r w:rsidR="004F0F8D">
          <w:rPr>
            <w:vertAlign w:val="subscript"/>
          </w:rPr>
          <w:t>3</w:t>
        </w:r>
        <w:r w:rsidR="004F0F8D">
          <w:t xml:space="preserve"> or C</w:t>
        </w:r>
        <w:r w:rsidR="004F0F8D">
          <w:rPr>
            <w:vertAlign w:val="subscript"/>
          </w:rPr>
          <w:t>4</w:t>
        </w:r>
        <w:r w:rsidR="004F0F8D">
          <w:t xml:space="preserve"> photosynthetic pathway (categorical; C</w:t>
        </w:r>
        <w:r w:rsidR="004F0F8D">
          <w:rPr>
            <w:vertAlign w:val="subscript"/>
          </w:rPr>
          <w:t>3</w:t>
        </w:r>
        <w:r w:rsidR="004F0F8D">
          <w:t xml:space="preserve"> or C</w:t>
        </w:r>
        <w:r w:rsidR="004F0F8D">
          <w:rPr>
            <w:vertAlign w:val="subscript"/>
          </w:rPr>
          <w:t>4</w:t>
        </w:r>
        <w:r w:rsidR="004F0F8D">
          <w:t>)</w:t>
        </w:r>
        <w:r w:rsidR="004F0F8D" w:rsidRPr="003173D1">
          <w:t>.</w:t>
        </w:r>
      </w:ins>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320CE403" w:rsidR="00AC49CC" w:rsidRPr="00AC49CC" w:rsidRDefault="00AC49CC" w:rsidP="00DA24C9">
      <w:pPr>
        <w:spacing w:line="480" w:lineRule="auto"/>
        <w:contextualSpacing/>
        <w:rPr>
          <w:b/>
        </w:rPr>
      </w:pPr>
      <w:r w:rsidRPr="00AC49CC">
        <w:rPr>
          <w:b/>
        </w:rPr>
        <w:lastRenderedPageBreak/>
        <w:t>Figure</w:t>
      </w:r>
      <w:r>
        <w:rPr>
          <w:b/>
        </w:rPr>
        <w:t xml:space="preserve"> </w:t>
      </w:r>
      <w:del w:id="399" w:author="Nick Smith" w:date="2022-03-01T15:51:00Z">
        <w:r w:rsidDel="000537C6">
          <w:rPr>
            <w:b/>
          </w:rPr>
          <w:delText>4</w:delText>
        </w:r>
      </w:del>
      <w:ins w:id="400" w:author="Nick Smith" w:date="2022-03-01T15:51:00Z">
        <w:r w:rsidR="000537C6">
          <w:rPr>
            <w:b/>
          </w:rPr>
          <w:t>5</w:t>
        </w:r>
      </w:ins>
      <w:r>
        <w:rPr>
          <w:b/>
        </w:rPr>
        <w:t>.</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974A64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del w:id="401" w:author="Nick Smith" w:date="2022-03-01T15:51:00Z">
        <w:r w:rsidR="00AC49CC" w:rsidDel="000537C6">
          <w:rPr>
            <w:rFonts w:eastAsia="Times New Roman"/>
            <w:b/>
            <w:bCs/>
            <w:color w:val="000000"/>
          </w:rPr>
          <w:delText>4</w:delText>
        </w:r>
      </w:del>
      <w:ins w:id="402" w:author="Nick Smith" w:date="2022-03-01T15:51:00Z">
        <w:r w:rsidR="000537C6">
          <w:rPr>
            <w:rFonts w:eastAsia="Times New Roman"/>
            <w:b/>
            <w:bCs/>
            <w:color w:val="000000"/>
          </w:rPr>
          <w:t>5</w:t>
        </w:r>
      </w:ins>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w:t>
      </w:r>
      <w:del w:id="403" w:author="Nick Smith" w:date="2022-03-01T18:29:00Z">
        <w:r w:rsidR="00A56E03" w:rsidDel="00406F38">
          <w:rPr>
            <w:rFonts w:eastAsia="Times New Roman"/>
            <w:color w:val="000000"/>
          </w:rPr>
          <w:delText>tan</w:delText>
        </w:r>
      </w:del>
      <w:ins w:id="404" w:author="Nick Smith" w:date="2022-03-01T18:29:00Z">
        <w:r w:rsidR="00406F38">
          <w:rPr>
            <w:rFonts w:eastAsia="Times New Roman"/>
            <w:color w:val="000000"/>
          </w:rPr>
          <w:t>black</w:t>
        </w:r>
      </w:ins>
      <w:r w:rsidR="00A56E03">
        <w:rPr>
          <w:rFonts w:eastAsia="Times New Roman"/>
          <w:color w:val="000000"/>
        </w:rPr>
        <w:t>)</w:t>
      </w:r>
      <w:r w:rsidR="00BF1133" w:rsidRPr="00DA24C9">
        <w:rPr>
          <w:rFonts w:eastAsia="Times New Roman"/>
          <w:color w:val="000000"/>
        </w:rPr>
        <w:t xml:space="preserve"> and added</w:t>
      </w:r>
      <w:r w:rsidR="00A56E03">
        <w:rPr>
          <w:rFonts w:eastAsia="Times New Roman"/>
          <w:color w:val="000000"/>
        </w:rPr>
        <w:t xml:space="preserve"> (</w:t>
      </w:r>
      <w:del w:id="405" w:author="Nick Smith" w:date="2022-03-01T18:29:00Z">
        <w:r w:rsidR="00A56E03" w:rsidDel="00406F38">
          <w:rPr>
            <w:rFonts w:eastAsia="Times New Roman"/>
            <w:color w:val="000000"/>
          </w:rPr>
          <w:delText>black</w:delText>
        </w:r>
      </w:del>
      <w:ins w:id="406" w:author="Nick Smith" w:date="2022-03-01T18:29:00Z">
        <w:r w:rsidR="00406F38">
          <w:rPr>
            <w:rFonts w:eastAsia="Times New Roman"/>
            <w:color w:val="000000"/>
          </w:rPr>
          <w:t>tan</w:t>
        </w:r>
      </w:ins>
      <w:r w:rsidR="00A56E03">
        <w:rPr>
          <w:rFonts w:eastAsia="Times New Roman"/>
          <w:color w:val="000000"/>
        </w:rPr>
        <w:t>)</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0C597C2B" w:rsidR="00077C60" w:rsidRDefault="00AC49CC" w:rsidP="00DA24C9">
      <w:pPr>
        <w:spacing w:line="480" w:lineRule="auto"/>
        <w:contextualSpacing/>
        <w:rPr>
          <w:rFonts w:eastAsia="Times New Roman"/>
          <w:bCs/>
          <w:color w:val="000000"/>
        </w:rPr>
      </w:pPr>
      <w:r>
        <w:rPr>
          <w:rFonts w:eastAsia="Times New Roman"/>
          <w:b/>
          <w:bCs/>
          <w:color w:val="000000"/>
        </w:rPr>
        <w:lastRenderedPageBreak/>
        <w:t xml:space="preserve">Figure </w:t>
      </w:r>
      <w:del w:id="407" w:author="Nick Smith" w:date="2022-03-01T15:51:00Z">
        <w:r w:rsidDel="000537C6">
          <w:rPr>
            <w:rFonts w:eastAsia="Times New Roman"/>
            <w:b/>
            <w:bCs/>
            <w:color w:val="000000"/>
          </w:rPr>
          <w:delText>5</w:delText>
        </w:r>
      </w:del>
      <w:ins w:id="408" w:author="Nick Smith" w:date="2022-03-01T15:51:00Z">
        <w:r w:rsidR="000537C6">
          <w:rPr>
            <w:rFonts w:eastAsia="Times New Roman"/>
            <w:b/>
            <w:bCs/>
            <w:color w:val="000000"/>
          </w:rPr>
          <w:t>6</w:t>
        </w:r>
      </w:ins>
      <w:r>
        <w:rPr>
          <w:rFonts w:eastAsia="Times New Roman"/>
          <w:b/>
          <w:bCs/>
          <w:color w:val="000000"/>
        </w:rPr>
        <w:t>.</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4D730EED"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del w:id="409" w:author="Nick Smith" w:date="2022-03-01T15:51:00Z">
        <w:r w:rsidR="00AC49CC" w:rsidDel="000537C6">
          <w:rPr>
            <w:rFonts w:eastAsia="Times New Roman"/>
            <w:b/>
            <w:bCs/>
            <w:color w:val="000000"/>
          </w:rPr>
          <w:delText>5</w:delText>
        </w:r>
      </w:del>
      <w:ins w:id="410" w:author="Nick Smith" w:date="2022-03-01T15:51:00Z">
        <w:r w:rsidR="000537C6">
          <w:rPr>
            <w:rFonts w:eastAsia="Times New Roman"/>
            <w:b/>
            <w:bCs/>
            <w:color w:val="000000"/>
          </w:rPr>
          <w:t>6</w:t>
        </w:r>
      </w:ins>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ins w:id="411" w:author="Nick Smith" w:date="2022-03-02T09:44:00Z">
        <w:r w:rsidR="00437F03">
          <w:rPr>
            <w:rFonts w:eastAsia="Times New Roman"/>
            <w:color w:val="000000"/>
          </w:rPr>
          <w:t xml:space="preserve"> </w:t>
        </w:r>
        <w:r w:rsidR="00437F03" w:rsidRPr="003173D1">
          <w:t xml:space="preserve">Key: </w:t>
        </w:r>
        <w:proofErr w:type="spellStart"/>
        <w:r w:rsidR="00437F03" w:rsidRPr="003173D1">
          <w:rPr>
            <w:rFonts w:eastAsia="Times New Roman"/>
            <w:i/>
            <w:iCs/>
            <w:color w:val="000000"/>
          </w:rPr>
          <w:t>N</w:t>
        </w:r>
        <w:r w:rsidR="00437F03" w:rsidRPr="003173D1">
          <w:rPr>
            <w:rFonts w:eastAsia="Times New Roman"/>
            <w:color w:val="000000"/>
            <w:vertAlign w:val="subscript"/>
          </w:rPr>
          <w:t>photo</w:t>
        </w:r>
        <w:proofErr w:type="spellEnd"/>
        <w:r w:rsidR="00437F03" w:rsidRPr="003173D1">
          <w:rPr>
            <w:rFonts w:eastAsia="Times New Roman"/>
            <w:color w:val="000000"/>
          </w:rPr>
          <w:t xml:space="preserve"> = </w:t>
        </w:r>
        <w:r w:rsidR="00437F03">
          <w:rPr>
            <w:rFonts w:eastAsia="Times New Roman"/>
            <w:color w:val="000000"/>
          </w:rPr>
          <w:t xml:space="preserve">estimated </w:t>
        </w:r>
        <w:r w:rsidR="00437F03" w:rsidRPr="003173D1">
          <w:rPr>
            <w:rFonts w:eastAsia="Times New Roman"/>
            <w:color w:val="000000"/>
          </w:rPr>
          <w:t>leaf N used for photosynthesis</w:t>
        </w:r>
        <w:r w:rsidR="00437F03">
          <w:rPr>
            <w:rFonts w:eastAsia="Times New Roman"/>
            <w:color w:val="000000"/>
          </w:rPr>
          <w:t xml:space="preserve"> (g m</w:t>
        </w:r>
        <w:r w:rsidR="00437F03">
          <w:rPr>
            <w:rFonts w:eastAsia="Times New Roman"/>
            <w:color w:val="000000"/>
            <w:vertAlign w:val="superscript"/>
          </w:rPr>
          <w:t>-2</w:t>
        </w:r>
        <w:r w:rsidR="00437F03">
          <w:rPr>
            <w:rFonts w:eastAsia="Times New Roman"/>
            <w:color w:val="000000"/>
          </w:rPr>
          <w:t>)</w:t>
        </w:r>
        <w:r w:rsidR="00437F03" w:rsidRPr="003173D1">
          <w:t xml:space="preserve">, </w:t>
        </w:r>
        <w:proofErr w:type="spellStart"/>
        <w:r w:rsidR="00437F03" w:rsidRPr="003173D1">
          <w:rPr>
            <w:i/>
            <w:iCs/>
          </w:rPr>
          <w:t>N</w:t>
        </w:r>
        <w:r w:rsidR="00437F03" w:rsidRPr="003173D1">
          <w:rPr>
            <w:vertAlign w:val="subscript"/>
          </w:rPr>
          <w:t>structure</w:t>
        </w:r>
        <w:proofErr w:type="spellEnd"/>
        <w:r w:rsidR="00437F03" w:rsidRPr="003173D1">
          <w:t xml:space="preserve"> = </w:t>
        </w:r>
        <w:r w:rsidR="00437F03">
          <w:t xml:space="preserve">estimated </w:t>
        </w:r>
        <w:r w:rsidR="00437F03" w:rsidRPr="003173D1">
          <w:t>leaf N in structural tissue</w:t>
        </w:r>
        <w:r w:rsidR="00437F03">
          <w:t xml:space="preserve"> (g m</w:t>
        </w:r>
        <w:r w:rsidR="00437F03">
          <w:rPr>
            <w:vertAlign w:val="superscript"/>
          </w:rPr>
          <w:t>-2</w:t>
        </w:r>
        <w:r w:rsidR="00437F03">
          <w:t>), Soil N = soil nitrogen supply (categorical; ambient or added), Soil P = soil phosphorous supply (categorical; ambient or added), Soil K</w:t>
        </w:r>
        <w:r w:rsidR="00437F03">
          <w:rPr>
            <w:vertAlign w:val="subscript"/>
          </w:rPr>
          <w:t>+µ</w:t>
        </w:r>
        <w:r w:rsidR="00437F03">
          <w:t xml:space="preserve"> = soil potassium and micronutrient supply (categorical; ambient or added),</w:t>
        </w:r>
        <w:r w:rsidR="00437F03" w:rsidRPr="003173D1">
          <w:t xml:space="preserve"> </w:t>
        </w:r>
        <w:r w:rsidR="00437F03">
          <w:t>N fixer = indicator of whether the species is known to associate with symbiotic nitrogen fixing bacteria (categorical; yes or no), C</w:t>
        </w:r>
        <w:r w:rsidR="00437F03">
          <w:rPr>
            <w:vertAlign w:val="subscript"/>
          </w:rPr>
          <w:t>3</w:t>
        </w:r>
        <w:r w:rsidR="00437F03">
          <w:t>/C</w:t>
        </w:r>
        <w:r w:rsidR="00437F03">
          <w:rPr>
            <w:vertAlign w:val="subscript"/>
          </w:rPr>
          <w:t>4</w:t>
        </w:r>
        <w:r w:rsidR="00437F03">
          <w:t xml:space="preserve"> = indicator of whether the plant uses the C</w:t>
        </w:r>
        <w:r w:rsidR="00437F03">
          <w:rPr>
            <w:vertAlign w:val="subscript"/>
          </w:rPr>
          <w:t>3</w:t>
        </w:r>
        <w:r w:rsidR="00437F03">
          <w:t xml:space="preserve"> or C</w:t>
        </w:r>
        <w:r w:rsidR="00437F03">
          <w:rPr>
            <w:vertAlign w:val="subscript"/>
          </w:rPr>
          <w:t>4</w:t>
        </w:r>
        <w:r w:rsidR="00437F03">
          <w:t xml:space="preserve"> photosynthetic pathway (categorical; C</w:t>
        </w:r>
        <w:r w:rsidR="00437F03">
          <w:rPr>
            <w:vertAlign w:val="subscript"/>
          </w:rPr>
          <w:t>3</w:t>
        </w:r>
        <w:r w:rsidR="00437F03">
          <w:t xml:space="preserve"> or C</w:t>
        </w:r>
        <w:r w:rsidR="00437F03">
          <w:rPr>
            <w:vertAlign w:val="subscript"/>
          </w:rPr>
          <w:t>4</w:t>
        </w:r>
        <w:r w:rsidR="00437F03">
          <w:t>)</w:t>
        </w:r>
        <w:r w:rsidR="00437F03" w:rsidRPr="003173D1">
          <w:t>.</w:t>
        </w:r>
      </w:ins>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1EBE58E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w:t>
      </w:r>
      <w:del w:id="412" w:author="Nick Smith" w:date="2022-03-01T17:16:00Z">
        <w:r w:rsidR="0013288D" w:rsidRPr="001B44B1" w:rsidDel="004D09C3">
          <w:rPr>
            <w:rFonts w:eastAsia="Times New Roman"/>
            <w:color w:val="000000"/>
          </w:rPr>
          <w:delText xml:space="preserve">amendment </w:delText>
        </w:r>
      </w:del>
      <w:ins w:id="413" w:author="Nick Smith" w:date="2022-03-01T17:16:00Z">
        <w:r w:rsidR="004D09C3">
          <w:rPr>
            <w:rFonts w:eastAsia="Times New Roman"/>
            <w:color w:val="000000"/>
          </w:rPr>
          <w:t>addition</w:t>
        </w:r>
        <w:r w:rsidR="004D09C3" w:rsidRPr="001B44B1">
          <w:rPr>
            <w:rFonts w:eastAsia="Times New Roman"/>
            <w:color w:val="000000"/>
          </w:rPr>
          <w:t xml:space="preserve"> </w:t>
        </w:r>
      </w:ins>
      <w:r w:rsidR="0013288D" w:rsidRPr="001B44B1">
        <w:rPr>
          <w:rFonts w:eastAsia="Times New Roman"/>
          <w:color w:val="000000"/>
        </w:rPr>
        <w:t>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del w:id="414" w:author="Nick Smith" w:date="2022-03-01T15:51:00Z">
        <w:r w:rsidR="00BD6E25" w:rsidRPr="00993C6A" w:rsidDel="000537C6">
          <w:rPr>
            <w:rFonts w:eastAsia="Times New Roman"/>
            <w:color w:val="000000"/>
          </w:rPr>
          <w:delText>6</w:delText>
        </w:r>
      </w:del>
      <w:ins w:id="415" w:author="Nick Smith" w:date="2022-03-01T15:51:00Z">
        <w:r w:rsidR="000537C6">
          <w:rPr>
            <w:rFonts w:eastAsia="Times New Roman"/>
            <w:color w:val="000000"/>
          </w:rPr>
          <w:t>7</w:t>
        </w:r>
      </w:ins>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w:t>
      </w:r>
      <w:del w:id="416" w:author="Nick Smith" w:date="2022-03-01T15:53:00Z">
        <w:r w:rsidRPr="003173D1" w:rsidDel="00956FB5">
          <w:delText>; g</w:delText>
        </w:r>
      </w:del>
      <w:r w:rsidRPr="003173D1">
        <w:t xml:space="preserve">)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xml:space="preserve">. Key: </w:t>
      </w:r>
      <w:proofErr w:type="spellStart"/>
      <w:r w:rsidRPr="003173D1">
        <w:t>df</w:t>
      </w:r>
      <w:proofErr w:type="spellEnd"/>
      <w:r w:rsidRPr="003173D1">
        <w:t xml:space="preserve">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0486EDC1"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del w:id="417" w:author="Nick Smith" w:date="2022-03-01T15:51:00Z">
        <w:r w:rsidR="00342D03" w:rsidRPr="00414E8D" w:rsidDel="000537C6">
          <w:rPr>
            <w:rFonts w:eastAsia="Times New Roman"/>
            <w:b/>
            <w:bCs/>
            <w:color w:val="000000"/>
          </w:rPr>
          <w:delText>6</w:delText>
        </w:r>
      </w:del>
      <w:ins w:id="418" w:author="Nick Smith" w:date="2022-03-01T15:51:00Z">
        <w:r w:rsidR="000537C6">
          <w:rPr>
            <w:rFonts w:eastAsia="Times New Roman"/>
            <w:b/>
            <w:bCs/>
            <w:color w:val="000000"/>
          </w:rPr>
          <w:t>7</w:t>
        </w:r>
      </w:ins>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1E23E50A"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del w:id="419" w:author="Nick Smith" w:date="2022-03-01T15:51:00Z">
        <w:r w:rsidR="00342D03" w:rsidRPr="00414E8D" w:rsidDel="000537C6">
          <w:rPr>
            <w:rFonts w:eastAsia="Times New Roman"/>
            <w:b/>
            <w:bCs/>
            <w:color w:val="000000"/>
          </w:rPr>
          <w:delText>6</w:delText>
        </w:r>
      </w:del>
      <w:ins w:id="420" w:author="Nick Smith" w:date="2022-03-01T15:51:00Z">
        <w:r w:rsidR="000537C6">
          <w:rPr>
            <w:rFonts w:eastAsia="Times New Roman"/>
            <w:b/>
            <w:bCs/>
            <w:color w:val="000000"/>
          </w:rPr>
          <w:t>7</w:t>
        </w:r>
      </w:ins>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EB7A038" w:rsidR="00D10DE1" w:rsidRPr="007F6C75" w:rsidRDefault="007F1A75">
      <w:pPr>
        <w:spacing w:line="480" w:lineRule="auto"/>
        <w:contextualSpacing/>
        <w:rPr>
          <w:rFonts w:eastAsia="Times New Roman"/>
          <w:color w:val="000000"/>
        </w:rPr>
      </w:pPr>
      <w:r w:rsidRPr="001B44B1">
        <w:rPr>
          <w:rFonts w:eastAsia="Times New Roman"/>
          <w:b/>
          <w:bCs/>
          <w:color w:val="000000"/>
        </w:rPr>
        <w:tab/>
      </w:r>
      <w:ins w:id="421" w:author="Nick Smith" w:date="2022-03-01T16:51:00Z">
        <w:r w:rsidR="00760540">
          <w:t xml:space="preserve">There was no relationship between the observed increase in aboveground </w:t>
        </w:r>
        <w:r w:rsidR="00760540" w:rsidRPr="00CA4B14">
          <w:t>biomass</w:t>
        </w:r>
        <w:r w:rsidR="00760540" w:rsidRPr="00D84C9A">
          <w:rPr>
            <w:rFonts w:eastAsia="Times New Roman"/>
            <w:color w:val="000000"/>
          </w:rPr>
          <w:t xml:space="preserve"> </w:t>
        </w:r>
        <w:r w:rsidR="00760540">
          <w:rPr>
            <w:rFonts w:eastAsia="Times New Roman"/>
            <w:color w:val="000000"/>
          </w:rPr>
          <w:t>due to nitrogen addition</w:t>
        </w:r>
        <w:r w:rsidR="00760540" w:rsidRPr="00CA4B14">
          <w:t xml:space="preserve"> </w:t>
        </w:r>
        <w:r w:rsidR="00760540" w:rsidRPr="00CA4B14">
          <w:rPr>
            <w:rFonts w:eastAsia="Times New Roman"/>
            <w:color w:val="000000"/>
          </w:rPr>
          <w:t>(∆AGB; %)</w:t>
        </w:r>
        <w:r w:rsidR="00760540">
          <w:rPr>
            <w:rFonts w:eastAsia="Times New Roman"/>
            <w:color w:val="000000"/>
          </w:rPr>
          <w:t xml:space="preserve"> and the observed increase in </w:t>
        </w:r>
        <w:proofErr w:type="spellStart"/>
        <w:r w:rsidR="00760540">
          <w:rPr>
            <w:rFonts w:eastAsia="Times New Roman"/>
            <w:i/>
            <w:iCs/>
            <w:color w:val="000000"/>
          </w:rPr>
          <w:t>N</w:t>
        </w:r>
        <w:r w:rsidR="00760540">
          <w:rPr>
            <w:rFonts w:eastAsia="Times New Roman"/>
            <w:color w:val="000000"/>
            <w:vertAlign w:val="subscript"/>
          </w:rPr>
          <w:t>area</w:t>
        </w:r>
        <w:proofErr w:type="spellEnd"/>
        <w:r w:rsidR="00760540">
          <w:rPr>
            <w:rFonts w:eastAsia="Times New Roman"/>
            <w:color w:val="000000"/>
          </w:rPr>
          <w:t xml:space="preserve"> due to nitrogen addition (</w:t>
        </w:r>
        <w:r w:rsidR="00760540" w:rsidRPr="001B44B1">
          <w:rPr>
            <w:rFonts w:eastAsia="Times New Roman"/>
            <w:color w:val="000000"/>
          </w:rPr>
          <w:t>∆</w:t>
        </w:r>
        <w:proofErr w:type="spellStart"/>
        <w:r w:rsidR="00760540" w:rsidRPr="001B44B1">
          <w:rPr>
            <w:rFonts w:eastAsia="Times New Roman"/>
            <w:i/>
            <w:iCs/>
            <w:color w:val="000000"/>
          </w:rPr>
          <w:t>N</w:t>
        </w:r>
        <w:r w:rsidR="00760540" w:rsidRPr="00771C52">
          <w:rPr>
            <w:rFonts w:eastAsia="Times New Roman"/>
            <w:color w:val="000000"/>
            <w:vertAlign w:val="subscript"/>
          </w:rPr>
          <w:t>area</w:t>
        </w:r>
        <w:proofErr w:type="spellEnd"/>
        <w:r w:rsidR="00760540">
          <w:rPr>
            <w:rFonts w:eastAsia="Times New Roman"/>
            <w:color w:val="000000"/>
          </w:rPr>
          <w:t>; %)</w:t>
        </w:r>
        <w:r w:rsidR="00760540" w:rsidRPr="00880F5C" w:rsidDel="00880F5C">
          <w:rPr>
            <w:rFonts w:eastAsia="Times New Roman"/>
            <w:color w:val="000000"/>
          </w:rPr>
          <w:t xml:space="preserve"> </w:t>
        </w:r>
        <w:r w:rsidR="00760540" w:rsidRPr="001B44B1">
          <w:rPr>
            <w:rFonts w:eastAsia="Times New Roman"/>
            <w:color w:val="000000"/>
          </w:rPr>
          <w:t>(</w:t>
        </w:r>
        <w:r w:rsidR="00760540" w:rsidRPr="001B44B1">
          <w:rPr>
            <w:rFonts w:eastAsia="Times New Roman"/>
            <w:i/>
            <w:iCs/>
            <w:color w:val="000000"/>
          </w:rPr>
          <w:t xml:space="preserve">p </w:t>
        </w:r>
        <w:r w:rsidR="00760540" w:rsidRPr="001B44B1">
          <w:rPr>
            <w:rFonts w:eastAsia="Times New Roman"/>
            <w:color w:val="000000"/>
          </w:rPr>
          <w:t>= 0.</w:t>
        </w:r>
        <w:r w:rsidR="00760540">
          <w:rPr>
            <w:rFonts w:eastAsia="Times New Roman"/>
            <w:color w:val="000000"/>
          </w:rPr>
          <w:t>337</w:t>
        </w:r>
        <w:r w:rsidR="00760540" w:rsidRPr="001B44B1">
          <w:rPr>
            <w:rFonts w:eastAsia="Times New Roman"/>
            <w:color w:val="000000"/>
          </w:rPr>
          <w:t>; Table 5).</w:t>
        </w:r>
      </w:ins>
      <w:del w:id="422" w:author="Nick Smith" w:date="2022-03-01T16:51:00Z">
        <w:r w:rsidR="00880F5C" w:rsidDel="00760540">
          <w:rPr>
            <w:rFonts w:eastAsia="Times New Roman"/>
            <w:color w:val="000000"/>
          </w:rPr>
          <w:delText>T</w:delText>
        </w:r>
        <w:r w:rsidR="00A93E29" w:rsidDel="00760540">
          <w:rPr>
            <w:rFonts w:eastAsia="Times New Roman"/>
            <w:color w:val="000000"/>
          </w:rPr>
          <w:delText>he</w:delText>
        </w:r>
        <w:r w:rsidR="00880F5C" w:rsidDel="00760540">
          <w:rPr>
            <w:rFonts w:eastAsia="Times New Roman"/>
            <w:color w:val="000000"/>
          </w:rPr>
          <w:delText>re was</w:delText>
        </w:r>
        <w:r w:rsidR="00A77D8F" w:rsidDel="00760540">
          <w:rPr>
            <w:rFonts w:eastAsia="Times New Roman"/>
            <w:color w:val="000000"/>
          </w:rPr>
          <w:delText xml:space="preserve"> no significant effect of the response of aboveground biomass to added soil N</w:delText>
        </w:r>
        <w:r w:rsidR="00A77D8F" w:rsidRPr="00771C52" w:rsidDel="00760540">
          <w:rPr>
            <w:rFonts w:eastAsia="Times New Roman"/>
            <w:color w:val="000000"/>
          </w:rPr>
          <w:delText xml:space="preserve"> </w:delText>
        </w:r>
        <w:r w:rsidR="00A77D8F" w:rsidDel="00760540">
          <w:rPr>
            <w:rFonts w:eastAsia="Times New Roman"/>
            <w:color w:val="000000"/>
          </w:rPr>
          <w:delText>(</w:delText>
        </w:r>
        <w:r w:rsidR="00A77D8F" w:rsidRPr="00771C52" w:rsidDel="00760540">
          <w:rPr>
            <w:rFonts w:eastAsia="Times New Roman"/>
            <w:color w:val="000000"/>
          </w:rPr>
          <w:delText>∆</w:delText>
        </w:r>
        <w:r w:rsidR="00A77D8F" w:rsidRPr="00993C6A" w:rsidDel="00760540">
          <w:rPr>
            <w:rFonts w:eastAsia="Times New Roman"/>
            <w:color w:val="000000"/>
          </w:rPr>
          <w:delText>AGB</w:delText>
        </w:r>
        <w:r w:rsidR="00A77D8F" w:rsidDel="00760540">
          <w:rPr>
            <w:rFonts w:eastAsia="Times New Roman"/>
            <w:color w:val="000000"/>
          </w:rPr>
          <w:delText>; %</w:delText>
        </w:r>
        <w:r w:rsidR="00A77D8F" w:rsidRPr="001B44B1" w:rsidDel="00760540">
          <w:rPr>
            <w:rFonts w:eastAsia="Times New Roman"/>
            <w:color w:val="000000"/>
          </w:rPr>
          <w:delText>)</w:delText>
        </w:r>
        <w:r w:rsidR="00A77D8F" w:rsidDel="00760540">
          <w:rPr>
            <w:rFonts w:eastAsia="Times New Roman"/>
            <w:color w:val="000000"/>
          </w:rPr>
          <w:delText xml:space="preserve"> on </w:delText>
        </w:r>
        <w:r w:rsidR="00A77D8F" w:rsidDel="00760540">
          <w:rPr>
            <w:rFonts w:eastAsia="Times New Roman"/>
            <w:bCs/>
            <w:color w:val="000000"/>
          </w:rPr>
          <w:delText>t</w:delText>
        </w:r>
        <w:r w:rsidR="00A77D8F" w:rsidRPr="00D92A04" w:rsidDel="00760540">
          <w:rPr>
            <w:rFonts w:eastAsia="Times New Roman"/>
            <w:bCs/>
            <w:color w:val="000000"/>
          </w:rPr>
          <w:delText>he</w:delText>
        </w:r>
        <w:r w:rsidR="00A77D8F" w:rsidDel="00760540">
          <w:rPr>
            <w:rFonts w:eastAsia="Times New Roman"/>
            <w:color w:val="000000"/>
          </w:rPr>
          <w:delText xml:space="preserve"> response of </w:delText>
        </w:r>
        <w:r w:rsidR="00A77D8F" w:rsidDel="00760540">
          <w:rPr>
            <w:rFonts w:eastAsia="Times New Roman"/>
            <w:i/>
            <w:color w:val="000000"/>
          </w:rPr>
          <w:delText>N</w:delText>
        </w:r>
        <w:r w:rsidR="00A77D8F" w:rsidDel="00760540">
          <w:rPr>
            <w:rFonts w:eastAsia="Times New Roman"/>
            <w:color w:val="000000"/>
            <w:vertAlign w:val="subscript"/>
          </w:rPr>
          <w:delText>area</w:delText>
        </w:r>
        <w:r w:rsidR="00A77D8F" w:rsidDel="00760540">
          <w:rPr>
            <w:rFonts w:eastAsia="Times New Roman"/>
            <w:color w:val="000000"/>
          </w:rPr>
          <w:delText xml:space="preserve"> to added soil N (</w:delText>
        </w:r>
        <w:r w:rsidR="00A77D8F" w:rsidRPr="001B44B1" w:rsidDel="00760540">
          <w:rPr>
            <w:rFonts w:eastAsia="Times New Roman"/>
            <w:color w:val="000000"/>
          </w:rPr>
          <w:delText>∆</w:delText>
        </w:r>
        <w:r w:rsidR="00A77D8F" w:rsidRPr="001B44B1" w:rsidDel="00760540">
          <w:rPr>
            <w:rFonts w:eastAsia="Times New Roman"/>
            <w:i/>
            <w:iCs/>
            <w:color w:val="000000"/>
          </w:rPr>
          <w:delText>N</w:delText>
        </w:r>
        <w:r w:rsidR="00A77D8F" w:rsidRPr="00771C52" w:rsidDel="00760540">
          <w:rPr>
            <w:rFonts w:eastAsia="Times New Roman"/>
            <w:color w:val="000000"/>
            <w:vertAlign w:val="subscript"/>
          </w:rPr>
          <w:delText>area</w:delText>
        </w:r>
        <w:r w:rsidR="00A77D8F" w:rsidDel="00760540">
          <w:rPr>
            <w:rFonts w:eastAsia="Times New Roman"/>
            <w:color w:val="000000"/>
          </w:rPr>
          <w:delText>; %)</w:delText>
        </w:r>
        <w:r w:rsidR="00A77D8F" w:rsidRPr="00880F5C" w:rsidDel="00760540">
          <w:rPr>
            <w:rFonts w:eastAsia="Times New Roman"/>
            <w:color w:val="000000"/>
          </w:rPr>
          <w:delText xml:space="preserve"> </w:delText>
        </w:r>
        <w:r w:rsidR="00A77D8F" w:rsidRPr="001B44B1" w:rsidDel="00760540">
          <w:rPr>
            <w:rFonts w:eastAsia="Times New Roman"/>
            <w:color w:val="000000"/>
          </w:rPr>
          <w:delText>(</w:delText>
        </w:r>
        <w:r w:rsidR="00A77D8F" w:rsidRPr="001B44B1" w:rsidDel="00760540">
          <w:rPr>
            <w:rFonts w:eastAsia="Times New Roman"/>
            <w:i/>
            <w:iCs/>
            <w:color w:val="000000"/>
          </w:rPr>
          <w:delText xml:space="preserve">p </w:delText>
        </w:r>
        <w:r w:rsidR="00A77D8F" w:rsidRPr="001B44B1" w:rsidDel="00760540">
          <w:rPr>
            <w:rFonts w:eastAsia="Times New Roman"/>
            <w:color w:val="000000"/>
          </w:rPr>
          <w:delText>= 0.</w:delText>
        </w:r>
        <w:r w:rsidR="00A77D8F" w:rsidDel="00760540">
          <w:rPr>
            <w:rFonts w:eastAsia="Times New Roman"/>
            <w:color w:val="000000"/>
          </w:rPr>
          <w:delText>337</w:delText>
        </w:r>
        <w:r w:rsidR="00A77D8F" w:rsidRPr="001B44B1" w:rsidDel="00760540">
          <w:rPr>
            <w:rFonts w:eastAsia="Times New Roman"/>
            <w:color w:val="000000"/>
          </w:rPr>
          <w:delText>; Table 5)</w:delText>
        </w:r>
      </w:del>
      <w:r w:rsidR="00A77D8F" w:rsidRPr="001B44B1">
        <w:rPr>
          <w:rFonts w:eastAsia="Times New Roman"/>
          <w:color w:val="000000"/>
        </w:rPr>
        <w:t>.</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del w:id="423" w:author="Nick Smith" w:date="2022-03-01T16:52:00Z">
        <w:r w:rsidR="00DC7E19" w:rsidDel="001F0604">
          <w:rPr>
            <w:rFonts w:eastAsia="Times New Roman"/>
            <w:color w:val="000000"/>
          </w:rPr>
          <w:delText xml:space="preserve">slightly </w:delText>
        </w:r>
      </w:del>
      <w:ins w:id="424" w:author="Nick Smith" w:date="2022-03-01T16:52:00Z">
        <w:r w:rsidR="001F0604">
          <w:rPr>
            <w:rFonts w:eastAsia="Times New Roman"/>
            <w:color w:val="000000"/>
          </w:rPr>
          <w:t xml:space="preserve">marginally </w:t>
        </w:r>
      </w:ins>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del w:id="425" w:author="Nick Smith" w:date="2022-03-01T15:51:00Z">
        <w:r w:rsidR="00BD3DF0" w:rsidDel="000537C6">
          <w:rPr>
            <w:rFonts w:eastAsia="Times New Roman"/>
            <w:color w:val="000000"/>
          </w:rPr>
          <w:delText>7</w:delText>
        </w:r>
      </w:del>
      <w:ins w:id="426" w:author="Nick Smith" w:date="2022-03-01T15:51:00Z">
        <w:r w:rsidR="000537C6">
          <w:rPr>
            <w:rFonts w:eastAsia="Times New Roman"/>
            <w:color w:val="000000"/>
          </w:rPr>
          <w:t>8</w:t>
        </w:r>
      </w:ins>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del w:id="427" w:author="Nick Smith" w:date="2022-03-01T15:52:00Z">
        <w:r w:rsidR="00BD3DF0" w:rsidDel="000537C6">
          <w:rPr>
            <w:rFonts w:eastAsia="Times New Roman"/>
            <w:color w:val="000000"/>
          </w:rPr>
          <w:delText>7</w:delText>
        </w:r>
      </w:del>
      <w:ins w:id="428" w:author="Nick Smith" w:date="2022-03-01T15:52:00Z">
        <w:r w:rsidR="000537C6">
          <w:rPr>
            <w:rFonts w:eastAsia="Times New Roman"/>
            <w:color w:val="000000"/>
          </w:rPr>
          <w:t>8</w:t>
        </w:r>
      </w:ins>
      <w:r w:rsidR="007F6C75">
        <w:rPr>
          <w:rFonts w:eastAsia="Times New Roman"/>
          <w:color w:val="000000"/>
        </w:rPr>
        <w:t xml:space="preserve">). Together, </w:t>
      </w:r>
      <w:r w:rsidR="00D06FFF">
        <w:rPr>
          <w:rFonts w:eastAsia="Times New Roman"/>
          <w:color w:val="000000"/>
        </w:rPr>
        <w:t xml:space="preserve">these responses </w:t>
      </w:r>
      <w:del w:id="429" w:author="Nick Smith" w:date="2022-03-01T16:52:00Z">
        <w:r w:rsidR="007F6C75" w:rsidDel="001F0604">
          <w:rPr>
            <w:rFonts w:eastAsia="Times New Roman"/>
            <w:color w:val="000000"/>
          </w:rPr>
          <w:delText xml:space="preserve">revealed </w:delText>
        </w:r>
      </w:del>
      <w:ins w:id="430" w:author="Nick Smith" w:date="2022-03-01T16:52:00Z">
        <w:r w:rsidR="001F0604">
          <w:rPr>
            <w:rFonts w:eastAsia="Times New Roman"/>
            <w:color w:val="000000"/>
          </w:rPr>
          <w:t xml:space="preserve">indicate </w:t>
        </w:r>
      </w:ins>
      <w:r w:rsidR="007F6C75">
        <w:rPr>
          <w:rFonts w:eastAsia="Times New Roman"/>
          <w:color w:val="000000"/>
        </w:rPr>
        <w:t>that soil N</w:t>
      </w:r>
      <w:r w:rsidR="00CC4281">
        <w:rPr>
          <w:rFonts w:eastAsia="Times New Roman"/>
          <w:color w:val="000000"/>
        </w:rPr>
        <w:t xml:space="preserve"> addition</w:t>
      </w:r>
      <w:ins w:id="431" w:author="Nick Smith" w:date="2022-03-01T16:52:00Z">
        <w:r w:rsidR="001F0604">
          <w:rPr>
            <w:rFonts w:eastAsia="Times New Roman"/>
            <w:color w:val="000000"/>
          </w:rPr>
          <w:t xml:space="preserve"> may have</w:t>
        </w:r>
      </w:ins>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del w:id="432" w:author="Nick Smith" w:date="2022-03-01T15:51:00Z">
        <w:r w:rsidR="00BD3DF0" w:rsidDel="000537C6">
          <w:rPr>
            <w:rFonts w:eastAsia="Times New Roman"/>
            <w:color w:val="000000"/>
          </w:rPr>
          <w:delText>7</w:delText>
        </w:r>
      </w:del>
      <w:ins w:id="433" w:author="Nick Smith" w:date="2022-03-01T15:51:00Z">
        <w:r w:rsidR="000537C6">
          <w:rPr>
            <w:rFonts w:eastAsia="Times New Roman"/>
            <w:color w:val="000000"/>
          </w:rPr>
          <w:t>8</w:t>
        </w:r>
      </w:ins>
      <w:r w:rsidR="00C71FEE">
        <w:rPr>
          <w:rFonts w:eastAsia="Times New Roman"/>
          <w:color w:val="000000"/>
        </w:rPr>
        <w:t>).</w:t>
      </w:r>
    </w:p>
    <w:p w14:paraId="399232BD" w14:textId="3317FDCF"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w:t>
      </w:r>
      <w:del w:id="434" w:author="Nick Smith" w:date="2022-03-01T17:18:00Z">
        <w:r w:rsidRPr="00993C6A" w:rsidDel="002A4085">
          <w:rPr>
            <w:rFonts w:eastAsia="Times New Roman"/>
            <w:color w:val="000000"/>
          </w:rPr>
          <w:delText xml:space="preserve"> plots</w:delText>
        </w:r>
      </w:del>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2BD6E19C" w:rsidR="005D276D" w:rsidRPr="00993C6A" w:rsidRDefault="005D276D" w:rsidP="005D276D">
      <w:pPr>
        <w:spacing w:line="480" w:lineRule="auto"/>
        <w:rPr>
          <w:b/>
          <w:bCs/>
          <w:vertAlign w:val="subscript"/>
        </w:rPr>
      </w:pPr>
      <w:r w:rsidRPr="00993C6A">
        <w:rPr>
          <w:b/>
          <w:bCs/>
        </w:rPr>
        <w:lastRenderedPageBreak/>
        <w:t xml:space="preserve">Table 5. </w:t>
      </w:r>
      <w:del w:id="435" w:author="Nick Smith" w:date="2022-03-03T11:20:00Z">
        <w:r w:rsidRPr="00993C6A" w:rsidDel="00213270">
          <w:rPr>
            <w:rFonts w:eastAsia="Times New Roman"/>
            <w:color w:val="000000"/>
          </w:rPr>
          <w:delText xml:space="preserve">Anova </w:delText>
        </w:r>
      </w:del>
      <w:ins w:id="436" w:author="Nick Smith" w:date="2022-03-03T11:20:00Z">
        <w:r w:rsidR="00213270" w:rsidRPr="00993C6A">
          <w:rPr>
            <w:rFonts w:eastAsia="Times New Roman"/>
            <w:color w:val="000000"/>
          </w:rPr>
          <w:t>A</w:t>
        </w:r>
        <w:r w:rsidR="00213270">
          <w:rPr>
            <w:rFonts w:eastAsia="Times New Roman"/>
            <w:color w:val="000000"/>
          </w:rPr>
          <w:t>NOVA</w:t>
        </w:r>
        <w:r w:rsidR="00213270" w:rsidRPr="00993C6A">
          <w:rPr>
            <w:rFonts w:eastAsia="Times New Roman"/>
            <w:color w:val="000000"/>
          </w:rPr>
          <w:t xml:space="preserve"> </w:t>
        </w:r>
      </w:ins>
      <w:r w:rsidRPr="00993C6A">
        <w:rPr>
          <w:rFonts w:eastAsia="Times New Roman"/>
          <w:color w:val="000000"/>
        </w:rPr>
        <w:t>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w:t>
      </w:r>
      <w:del w:id="437" w:author="Nick Smith" w:date="2022-03-01T17:19:00Z">
        <w:r w:rsidRPr="00993C6A" w:rsidDel="00C170A4">
          <w:rPr>
            <w:rFonts w:eastAsia="Times New Roman"/>
            <w:color w:val="000000"/>
          </w:rPr>
          <w:delText xml:space="preserve">∆χ, </w:delText>
        </w:r>
      </w:del>
      <w:r w:rsidRPr="00993C6A">
        <w:rPr>
          <w:rFonts w:eastAsia="Times New Roman"/>
          <w:color w:val="000000"/>
        </w:rPr>
        <w:t>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0537C6" w:rsidRDefault="0070307F" w:rsidP="0070307F">
      <w:pPr>
        <w:spacing w:line="480" w:lineRule="auto"/>
        <w:rPr>
          <w:rFonts w:eastAsia="Times New Roman"/>
          <w:b/>
          <w:bCs/>
          <w:color w:val="000000"/>
          <w:rPrChange w:id="438" w:author="Nick Smith" w:date="2022-03-01T15:52:00Z">
            <w:rPr>
              <w:rFonts w:eastAsia="Times New Roman"/>
              <w:b/>
              <w:bCs/>
              <w:color w:val="000000"/>
              <w:sz w:val="20"/>
              <w:szCs w:val="20"/>
            </w:rPr>
          </w:rPrChange>
        </w:rPr>
      </w:pPr>
      <w:r w:rsidRPr="000537C6">
        <w:rPr>
          <w:rFonts w:eastAsia="Times New Roman"/>
          <w:b/>
          <w:bCs/>
          <w:color w:val="000000"/>
          <w:rPrChange w:id="439" w:author="Nick Smith" w:date="2022-03-01T15:52:00Z">
            <w:rPr>
              <w:rFonts w:eastAsia="Times New Roman"/>
              <w:b/>
              <w:bCs/>
              <w:color w:val="000000"/>
              <w:sz w:val="20"/>
              <w:szCs w:val="20"/>
            </w:rPr>
          </w:rPrChange>
        </w:rPr>
        <w:lastRenderedPageBreak/>
        <w:t xml:space="preserve">Table 6. </w:t>
      </w:r>
      <w:r w:rsidRPr="000537C6">
        <w:rPr>
          <w:rFonts w:eastAsia="Times New Roman"/>
          <w:color w:val="000000"/>
          <w:rPrChange w:id="440" w:author="Nick Smith" w:date="2022-03-01T15:52:00Z">
            <w:rPr>
              <w:rFonts w:eastAsia="Times New Roman"/>
              <w:color w:val="000000"/>
              <w:sz w:val="20"/>
              <w:szCs w:val="20"/>
            </w:rPr>
          </w:rPrChange>
        </w:rPr>
        <w:t>Results from Tukey’s HSD test for comparisons of means and slopes of the ∆</w:t>
      </w:r>
      <w:proofErr w:type="spellStart"/>
      <w:r w:rsidRPr="000537C6">
        <w:rPr>
          <w:rFonts w:eastAsia="Times New Roman"/>
          <w:i/>
          <w:iCs/>
          <w:color w:val="000000"/>
          <w:rPrChange w:id="441" w:author="Nick Smith" w:date="2022-03-01T15:52:00Z">
            <w:rPr>
              <w:rFonts w:eastAsia="Times New Roman"/>
              <w:i/>
              <w:iCs/>
              <w:color w:val="000000"/>
              <w:sz w:val="20"/>
              <w:szCs w:val="20"/>
            </w:rPr>
          </w:rPrChange>
        </w:rPr>
        <w:t>N</w:t>
      </w:r>
      <w:r w:rsidRPr="000537C6">
        <w:rPr>
          <w:rFonts w:eastAsia="Times New Roman"/>
          <w:color w:val="000000"/>
          <w:vertAlign w:val="subscript"/>
          <w:rPrChange w:id="442" w:author="Nick Smith" w:date="2022-03-01T15:52:00Z">
            <w:rPr>
              <w:rFonts w:eastAsia="Times New Roman"/>
              <w:color w:val="000000"/>
              <w:sz w:val="20"/>
              <w:szCs w:val="20"/>
              <w:vertAlign w:val="subscript"/>
            </w:rPr>
          </w:rPrChange>
        </w:rPr>
        <w:t>area</w:t>
      </w:r>
      <w:proofErr w:type="spellEnd"/>
      <w:r w:rsidRPr="000537C6">
        <w:rPr>
          <w:rFonts w:eastAsia="Times New Roman"/>
          <w:b/>
          <w:bCs/>
          <w:color w:val="000000"/>
          <w:rPrChange w:id="443" w:author="Nick Smith" w:date="2022-03-01T15:52:00Z">
            <w:rPr>
              <w:rFonts w:eastAsia="Times New Roman"/>
              <w:b/>
              <w:bCs/>
              <w:color w:val="000000"/>
              <w:sz w:val="20"/>
              <w:szCs w:val="20"/>
            </w:rPr>
          </w:rPrChange>
        </w:rPr>
        <w:t xml:space="preserve"> </w:t>
      </w:r>
      <w:r w:rsidRPr="000537C6">
        <w:rPr>
          <w:rFonts w:eastAsia="Times New Roman"/>
          <w:color w:val="000000"/>
          <w:rPrChange w:id="444" w:author="Nick Smith" w:date="2022-03-01T15:52:00Z">
            <w:rPr>
              <w:rFonts w:eastAsia="Times New Roman"/>
              <w:color w:val="000000"/>
              <w:sz w:val="20"/>
              <w:szCs w:val="20"/>
            </w:rPr>
          </w:rPrChange>
        </w:rPr>
        <w:t xml:space="preserve">linear mixed effects </w:t>
      </w:r>
      <w:proofErr w:type="gramStart"/>
      <w:r w:rsidRPr="000537C6">
        <w:rPr>
          <w:rFonts w:eastAsia="Times New Roman"/>
          <w:color w:val="000000"/>
          <w:rPrChange w:id="445" w:author="Nick Smith" w:date="2022-03-01T15:52:00Z">
            <w:rPr>
              <w:rFonts w:eastAsia="Times New Roman"/>
              <w:color w:val="000000"/>
              <w:sz w:val="20"/>
              <w:szCs w:val="20"/>
            </w:rPr>
          </w:rPrChange>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5DD90B73" w:rsidR="0070307F" w:rsidRPr="000537C6" w:rsidRDefault="0070307F" w:rsidP="0070307F">
      <w:pPr>
        <w:spacing w:line="480" w:lineRule="auto"/>
        <w:rPr>
          <w:rPrChange w:id="446" w:author="Nick Smith" w:date="2022-03-01T15:52:00Z">
            <w:rPr>
              <w:sz w:val="20"/>
              <w:szCs w:val="20"/>
            </w:rPr>
          </w:rPrChange>
        </w:rPr>
      </w:pPr>
      <w:r w:rsidRPr="000537C6">
        <w:rPr>
          <w:rPrChange w:id="447" w:author="Nick Smith" w:date="2022-03-01T15:52:00Z">
            <w:rPr>
              <w:sz w:val="20"/>
              <w:szCs w:val="20"/>
            </w:rPr>
          </w:rPrChange>
        </w:rPr>
        <w:t xml:space="preserve">* P-values </w:t>
      </w:r>
      <w:del w:id="448" w:author="Nick Smith" w:date="2022-03-03T11:06:00Z">
        <w:r w:rsidRPr="000537C6" w:rsidDel="001E689B">
          <w:rPr>
            <w:rPrChange w:id="449" w:author="Nick Smith" w:date="2022-03-01T15:52:00Z">
              <w:rPr>
                <w:sz w:val="20"/>
                <w:szCs w:val="20"/>
              </w:rPr>
            </w:rPrChange>
          </w:rPr>
          <w:delText xml:space="preserve">&lt; 0.05 are bolded and </w:delText>
        </w:r>
      </w:del>
      <w:r w:rsidRPr="000537C6">
        <w:rPr>
          <w:rPrChange w:id="450" w:author="Nick Smith" w:date="2022-03-01T15:52:00Z">
            <w:rPr>
              <w:sz w:val="20"/>
              <w:szCs w:val="20"/>
            </w:rPr>
          </w:rPrChange>
        </w:rPr>
        <w:t>&lt; 0.1 are italicized.</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6EB4F2D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 xml:space="preserve">Figure </w:t>
      </w:r>
      <w:del w:id="451" w:author="Nick Smith" w:date="2022-03-01T15:52:00Z">
        <w:r w:rsidDel="000537C6">
          <w:rPr>
            <w:rFonts w:eastAsia="Times New Roman"/>
            <w:b/>
            <w:bCs/>
            <w:color w:val="000000"/>
          </w:rPr>
          <w:delText>7</w:delText>
        </w:r>
      </w:del>
      <w:ins w:id="452" w:author="Nick Smith" w:date="2022-03-01T15:52:00Z">
        <w:r w:rsidR="000537C6">
          <w:rPr>
            <w:rFonts w:eastAsia="Times New Roman"/>
            <w:b/>
            <w:bCs/>
            <w:color w:val="000000"/>
          </w:rPr>
          <w:t>8</w:t>
        </w:r>
      </w:ins>
      <w:r>
        <w:rPr>
          <w:rFonts w:eastAsia="Times New Roman"/>
          <w:b/>
          <w:bCs/>
          <w:color w:val="000000"/>
        </w:rPr>
        <w:t>.</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094FBF1F"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del w:id="453" w:author="Nick Smith" w:date="2022-03-01T15:52:00Z">
        <w:r w:rsidR="0070307F" w:rsidRPr="00557A9E" w:rsidDel="000537C6">
          <w:rPr>
            <w:bCs w:val="0"/>
            <w:color w:val="000000"/>
            <w:sz w:val="24"/>
            <w:szCs w:val="24"/>
          </w:rPr>
          <w:delText>7</w:delText>
        </w:r>
      </w:del>
      <w:ins w:id="454" w:author="Nick Smith" w:date="2022-03-01T15:52:00Z">
        <w:r w:rsidR="000537C6">
          <w:rPr>
            <w:bCs w:val="0"/>
            <w:color w:val="000000"/>
            <w:sz w:val="24"/>
            <w:szCs w:val="24"/>
          </w:rPr>
          <w:t>8</w:t>
        </w:r>
      </w:ins>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w:t>
      </w:r>
      <w:del w:id="455" w:author="Nick Smith" w:date="2022-03-03T11:07:00Z">
        <w:r w:rsidR="007F34AF" w:rsidRPr="00B25CDC" w:rsidDel="001E689B">
          <w:rPr>
            <w:b w:val="0"/>
            <w:bCs w:val="0"/>
            <w:color w:val="000000" w:themeColor="text1"/>
            <w:sz w:val="24"/>
            <w:szCs w:val="24"/>
          </w:rPr>
          <w:delText>s</w:delText>
        </w:r>
      </w:del>
      <w:r w:rsidR="007F34AF" w:rsidRPr="00B25CDC">
        <w:rPr>
          <w:b w:val="0"/>
          <w:bCs w:val="0"/>
          <w:color w:val="000000" w:themeColor="text1"/>
          <w:sz w:val="24"/>
          <w:szCs w:val="24"/>
        </w:rPr>
        <w:t xml:space="preserve"> represent</w:t>
      </w:r>
      <w:ins w:id="456" w:author="Nick Smith" w:date="2022-03-03T11:07:00Z">
        <w:r w:rsidR="001E689B">
          <w:rPr>
            <w:b w:val="0"/>
            <w:bCs w:val="0"/>
            <w:color w:val="000000" w:themeColor="text1"/>
            <w:sz w:val="24"/>
            <w:szCs w:val="24"/>
          </w:rPr>
          <w:t>s</w:t>
        </w:r>
      </w:ins>
      <w:r w:rsidR="007F34AF" w:rsidRPr="00B25CDC">
        <w:rPr>
          <w:b w:val="0"/>
          <w:bCs w:val="0"/>
          <w:color w:val="000000" w:themeColor="text1"/>
          <w:sz w:val="24"/>
          <w:szCs w:val="24"/>
        </w:rPr>
        <w:t xml:space="preserve">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3D88A06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 xml:space="preserve">from aboveground </w:t>
      </w:r>
      <w:del w:id="457" w:author="Nick Smith" w:date="2022-03-01T16:53:00Z">
        <w:r w:rsidR="009A5B56" w:rsidDel="00665321">
          <w:delText>conditions</w:delText>
        </w:r>
        <w:r w:rsidR="000D0F58" w:rsidDel="00665321">
          <w:delText xml:space="preserve"> </w:delText>
        </w:r>
      </w:del>
      <w:ins w:id="458" w:author="Nick Smith" w:date="2022-03-01T16:53:00Z">
        <w:r w:rsidR="00665321">
          <w:t xml:space="preserve">climate </w:t>
        </w:r>
      </w:ins>
      <w:r w:rsidR="000D0F58">
        <w:t>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del w:id="459" w:author="Nick Smith" w:date="2022-03-02T09:46:00Z">
        <w:r w:rsidR="0028100D" w:rsidDel="00045F57">
          <w:rPr>
            <w:rFonts w:eastAsia="Times New Roman"/>
            <w:color w:val="000000"/>
          </w:rPr>
          <w:delText xml:space="preserve">is </w:delText>
        </w:r>
      </w:del>
      <w:r w:rsidR="0028100D">
        <w:rPr>
          <w:rFonts w:eastAsia="Times New Roman"/>
          <w:color w:val="000000"/>
        </w:rPr>
        <w:t>depend</w:t>
      </w:r>
      <w:del w:id="460" w:author="Nick Smith" w:date="2022-03-02T09:46:00Z">
        <w:r w:rsidR="0028100D" w:rsidDel="00045F57">
          <w:rPr>
            <w:rFonts w:eastAsia="Times New Roman"/>
            <w:color w:val="000000"/>
          </w:rPr>
          <w:delText>ent</w:delText>
        </w:r>
      </w:del>
      <w:ins w:id="461" w:author="Nick Smith" w:date="2022-03-02T09:46:00Z">
        <w:r w:rsidR="00045F57">
          <w:rPr>
            <w:rFonts w:eastAsia="Times New Roman"/>
            <w:color w:val="000000"/>
          </w:rPr>
          <w:t>s</w:t>
        </w:r>
      </w:ins>
      <w:r w:rsidR="0028100D">
        <w:rPr>
          <w:rFonts w:eastAsia="Times New Roman"/>
          <w:color w:val="000000"/>
        </w:rPr>
        <w:t xml:space="preserve">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32B01F0B"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w:t>
      </w:r>
      <w:del w:id="462" w:author="Nick Smith" w:date="2022-03-02T09:46:00Z">
        <w:r w:rsidDel="00F514F9">
          <w:delText>addition had a positive impact on</w:delText>
        </w:r>
      </w:del>
      <w:ins w:id="463" w:author="Nick Smith" w:date="2022-03-02T09:46:00Z">
        <w:r w:rsidR="00F514F9">
          <w:t>increased</w:t>
        </w:r>
      </w:ins>
      <w:r>
        <w:t xml:space="preserve">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w:t>
      </w:r>
      <w:proofErr w:type="spellStart"/>
      <w:ins w:id="464" w:author="Nick Smith" w:date="2022-03-01T16:53:00Z">
        <w:r w:rsidR="00665321">
          <w:rPr>
            <w:i/>
            <w:iCs/>
          </w:rPr>
          <w:t>N</w:t>
        </w:r>
        <w:r w:rsidR="00665321">
          <w:rPr>
            <w:vertAlign w:val="subscript"/>
          </w:rPr>
          <w:t>mass</w:t>
        </w:r>
      </w:ins>
      <w:proofErr w:type="spellEnd"/>
      <w:del w:id="465" w:author="Nick Smith" w:date="2022-03-01T16:53:00Z">
        <w:r w:rsidDel="00665321">
          <w:delText>g g</w:delText>
        </w:r>
        <w:r w:rsidDel="00665321">
          <w:rPr>
            <w:vertAlign w:val="superscript"/>
          </w:rPr>
          <w:delText>-1</w:delText>
        </w:r>
      </w:del>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7B8A1941"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w:t>
      </w:r>
      <w:del w:id="466" w:author="Nick Smith" w:date="2022-03-01T16:53:00Z">
        <w:r w:rsidDel="00665321">
          <w:delText xml:space="preserve">much </w:delText>
        </w:r>
      </w:del>
      <w:r>
        <w:t xml:space="preserve">stronger </w:t>
      </w:r>
      <w:del w:id="467" w:author="Nick Smith" w:date="2022-03-01T16:53:00Z">
        <w:r w:rsidDel="00665321">
          <w:delText xml:space="preserve">indicators </w:delText>
        </w:r>
      </w:del>
      <w:ins w:id="468" w:author="Nick Smith" w:date="2022-03-01T16:53:00Z">
        <w:r w:rsidR="00665321">
          <w:t xml:space="preserve">predictors </w:t>
        </w:r>
      </w:ins>
      <w:r>
        <w:t xml:space="preserve">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w:t>
      </w:r>
      <w:del w:id="469" w:author="Nick Smith" w:date="2022-03-03T11:21:00Z">
        <w:r w:rsidR="00DC7E5B" w:rsidDel="008D2EB1">
          <w:delText xml:space="preserve">the </w:delText>
        </w:r>
      </w:del>
      <w:r w:rsidR="00DC7E5B">
        <w:t xml:space="preserve">soil nutrient treatments were </w:t>
      </w:r>
      <w:del w:id="470" w:author="Nick Smith" w:date="2022-03-01T16:54:00Z">
        <w:r w:rsidR="00DC7E5B" w:rsidDel="00E615A5">
          <w:delText xml:space="preserve">far </w:delText>
        </w:r>
      </w:del>
      <w:r w:rsidR="00DC7E5B">
        <w:t>less important</w:t>
      </w:r>
      <w:ins w:id="471" w:author="Nick Smith" w:date="2022-03-01T16:54:00Z">
        <w:r w:rsidR="00E615A5">
          <w:t xml:space="preserve"> for predicting </w:t>
        </w:r>
        <w:proofErr w:type="spellStart"/>
        <w:r w:rsidR="00E615A5">
          <w:rPr>
            <w:i/>
          </w:rPr>
          <w:t>N</w:t>
        </w:r>
        <w:r w:rsidR="00E615A5">
          <w:rPr>
            <w:vertAlign w:val="subscript"/>
          </w:rPr>
          <w:t>area</w:t>
        </w:r>
      </w:ins>
      <w:proofErr w:type="spellEnd"/>
      <w:r w:rsidR="00DC7E5B">
        <w:t xml:space="preserve">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xml:space="preserve">%. This is </w:t>
      </w:r>
      <w:del w:id="472" w:author="Nick Smith" w:date="2022-03-01T15:56:00Z">
        <w:r w:rsidR="001F3BE9" w:rsidDel="00716FD7">
          <w:delText>unsurprising given</w:delText>
        </w:r>
      </w:del>
      <w:ins w:id="473" w:author="Nick Smith" w:date="2022-03-01T15:56:00Z">
        <w:r w:rsidR="00716FD7">
          <w:t>due to</w:t>
        </w:r>
      </w:ins>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3504CA7"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ins w:id="474" w:author="Nick Smith" w:date="2022-03-01T16:54:00Z">
        <w:r w:rsidR="006B4A82">
          <w:t xml:space="preserve">Plants capable of forming symbioses with nitrogen-fixing bacteria have been previously shown to have greater </w:t>
        </w:r>
        <w:proofErr w:type="spellStart"/>
        <w:r w:rsidR="006B4A82">
          <w:rPr>
            <w:i/>
          </w:rPr>
          <w:t>N</w:t>
        </w:r>
        <w:r w:rsidR="006B4A82">
          <w:rPr>
            <w:vertAlign w:val="subscript"/>
          </w:rPr>
          <w:t>area</w:t>
        </w:r>
        <w:proofErr w:type="spellEnd"/>
        <w:r w:rsidR="006B4A82">
          <w:t xml:space="preserve"> than those not able to form such associations</w:t>
        </w:r>
      </w:ins>
      <w:del w:id="475" w:author="Nick Smith" w:date="2022-03-01T16:54:00Z">
        <w:r w:rsidR="002436D6" w:rsidDel="006B4A82">
          <w:delText>Nitrogen</w:delText>
        </w:r>
        <w:r w:rsidR="004106F9" w:rsidDel="006B4A82">
          <w:delText>-</w:delText>
        </w:r>
        <w:r w:rsidR="002436D6" w:rsidDel="006B4A82">
          <w:delText xml:space="preserve">fixing plants have been previously shown to have greater </w:delText>
        </w:r>
        <w:r w:rsidR="002436D6" w:rsidDel="006B4A82">
          <w:rPr>
            <w:i/>
          </w:rPr>
          <w:delText>N</w:delText>
        </w:r>
        <w:r w:rsidR="002436D6" w:rsidDel="006B4A82">
          <w:rPr>
            <w:vertAlign w:val="subscript"/>
          </w:rPr>
          <w:delText>area</w:delText>
        </w:r>
      </w:del>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476" w:author="Nick Smith" w:date="2022-03-01T17:23:00Z">
        <w:r w:rsidR="00E823DF">
          <w:t xml:space="preserve">also </w:t>
        </w:r>
      </w:ins>
      <w:r w:rsidR="00CA3207">
        <w:t xml:space="preserve">can </w:t>
      </w:r>
      <w:del w:id="477" w:author="Nick Smith" w:date="2022-03-01T17:23:00Z">
        <w:r w:rsidR="00CA3207" w:rsidDel="00E823DF">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3EAF682D"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w:t>
      </w:r>
      <w:ins w:id="478" w:author="Nick Smith" w:date="2022-03-01T17:23:00Z">
        <w:r w:rsidR="006F3F2F">
          <w:t xml:space="preserve"> stomatal conductance</w:t>
        </w:r>
      </w:ins>
      <w:r>
        <w:t xml:space="preserve"> </w:t>
      </w:r>
      <w:del w:id="479" w:author="Nick Smith" w:date="2022-03-01T17:23:00Z">
        <w:r w:rsidDel="006F3F2F">
          <w:delText>in climate</w:delText>
        </w:r>
      </w:del>
      <w:ins w:id="480" w:author="Nick Smith" w:date="2022-03-01T17:23:00Z">
        <w:r w:rsidR="006F3F2F">
          <w:t>t</w:t>
        </w:r>
      </w:ins>
      <w:ins w:id="481" w:author="Nick Smith" w:date="2022-03-01T17:24:00Z">
        <w:r w:rsidR="006F3F2F">
          <w:t>hrough changes in temperature, atmospheric pressure, and aridity</w:t>
        </w:r>
      </w:ins>
      <w:r>
        <w:t xml:space="preserv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w:t>
      </w:r>
      <w:r w:rsidRPr="00296CCE">
        <w:rPr>
          <w:noProof/>
        </w:rPr>
        <w:lastRenderedPageBreak/>
        <w:t xml:space="preserve">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xml:space="preserve">. </w:t>
      </w:r>
      <w:ins w:id="482" w:author="Nick Smith" w:date="2022-03-01T16:55:00Z">
        <w:r w:rsidR="006B4A82">
          <w:t xml:space="preserve">However, an additional 31% of variation in </w:t>
        </w:r>
        <w:proofErr w:type="spellStart"/>
        <w:r w:rsidR="006B4A82">
          <w:rPr>
            <w:i/>
          </w:rPr>
          <w:t>N</w:t>
        </w:r>
        <w:r w:rsidR="006B4A82">
          <w:rPr>
            <w:vertAlign w:val="subscript"/>
          </w:rPr>
          <w:t>area</w:t>
        </w:r>
        <w:proofErr w:type="spellEnd"/>
        <w:r w:rsidR="006B4A82">
          <w:t xml:space="preserve"> could be attributed to the soil nutrient treatment combinations</w:t>
        </w:r>
      </w:ins>
      <w:del w:id="483" w:author="Nick Smith" w:date="2022-03-01T16:55:00Z">
        <w:r w:rsidR="00D332E5" w:rsidDel="006B4A82">
          <w:delText>However, a</w:delText>
        </w:r>
        <w:r w:rsidR="002C65AC" w:rsidDel="006B4A82">
          <w:delText>n</w:delText>
        </w:r>
        <w:r w:rsidR="00A67554" w:rsidDel="006B4A82">
          <w:delText xml:space="preserve"> addition</w:delText>
        </w:r>
        <w:r w:rsidR="004F40BE" w:rsidDel="006B4A82">
          <w:delText>al</w:delText>
        </w:r>
        <w:r w:rsidR="00A67554" w:rsidDel="006B4A82">
          <w:delText xml:space="preserve"> </w:delText>
        </w:r>
        <w:r w:rsidR="002C65AC" w:rsidDel="006B4A82">
          <w:delText>31</w:delText>
        </w:r>
        <w:r w:rsidR="00A67554" w:rsidDel="006B4A82">
          <w:delText>% could be accounted for from the soil nutrient treatments</w:delText>
        </w:r>
      </w:del>
      <w:r w:rsidR="00A67554">
        <w:t xml:space="preserve">.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72F77F8A"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w:t>
      </w:r>
      <w:r w:rsidR="00743306">
        <w:lastRenderedPageBreak/>
        <w:t xml:space="preserve">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w:t>
      </w:r>
      <w:del w:id="484" w:author="Nick Smith" w:date="2022-03-02T09:50:00Z">
        <w:r w:rsidR="00CA5FB8" w:rsidDel="00B15868">
          <w:delText xml:space="preserve">availability </w:delText>
        </w:r>
      </w:del>
      <w:ins w:id="485" w:author="Nick Smith" w:date="2022-03-02T09:50:00Z">
        <w:r w:rsidR="00B15868">
          <w:t xml:space="preserve">supply </w:t>
        </w:r>
      </w:ins>
      <w:r w:rsidR="00CA5FB8">
        <w:t xml:space="preserve">has </w:t>
      </w:r>
      <w:r w:rsidR="001D0C18">
        <w:t>a small impact on biomass</w:t>
      </w:r>
      <w:r w:rsidR="00743306">
        <w:t xml:space="preserve"> and plants are allocating resources</w:t>
      </w:r>
      <w:ins w:id="486" w:author="Nick Smith" w:date="2022-03-03T11:22:00Z">
        <w:r w:rsidR="008D2EB1">
          <w:t xml:space="preserve"> </w:t>
        </w:r>
      </w:ins>
      <w:bookmarkStart w:id="487" w:name="_GoBack"/>
      <w:bookmarkEnd w:id="487"/>
      <w:del w:id="488" w:author="Nick Smith" w:date="2022-03-03T11:22:00Z">
        <w:r w:rsidR="00743306" w:rsidDel="008D2EB1">
          <w:delText xml:space="preserve"> </w:delText>
        </w:r>
      </w:del>
      <w:r w:rsidR="00743306">
        <w:t xml:space="preserve">to leaves (indexed by a change in </w:t>
      </w:r>
      <w:proofErr w:type="spellStart"/>
      <w:r w:rsidR="00743306">
        <w:rPr>
          <w:i/>
        </w:rPr>
        <w:t>M</w:t>
      </w:r>
      <w:r w:rsidR="00743306">
        <w:rPr>
          <w:vertAlign w:val="subscript"/>
        </w:rPr>
        <w:t>area</w:t>
      </w:r>
      <w:proofErr w:type="spellEnd"/>
      <w:r w:rsidR="00743306">
        <w:t>)</w:t>
      </w:r>
      <w:r w:rsidR="001D0C18">
        <w:t>.</w:t>
      </w:r>
      <w:ins w:id="489" w:author="Nick Smith" w:date="2022-03-02T09:50:00Z">
        <w:r w:rsidR="00B15868">
          <w:t xml:space="preserve"> </w:t>
        </w:r>
        <w:commentRangeStart w:id="490"/>
        <w:r w:rsidR="00B15868">
          <w:t xml:space="preserve">Previous studies at the </w:t>
        </w:r>
        <w:proofErr w:type="spellStart"/>
        <w:r w:rsidR="00B15868">
          <w:t>NutNet</w:t>
        </w:r>
        <w:proofErr w:type="spellEnd"/>
        <w:r w:rsidR="00B15868">
          <w:t xml:space="preserve"> suggest that </w:t>
        </w:r>
      </w:ins>
      <w:ins w:id="491" w:author="Nick Smith" w:date="2022-03-02T09:52:00Z">
        <w:r w:rsidR="00B15868">
          <w:t xml:space="preserve">these biomass allocation decisions are mediated by site aridity,  </w:t>
        </w:r>
      </w:ins>
      <w:commentRangeEnd w:id="490"/>
      <w:ins w:id="492" w:author="Nick Smith" w:date="2022-03-02T17:33:00Z">
        <w:r w:rsidR="009F3253">
          <w:rPr>
            <w:rStyle w:val="CommentReference"/>
          </w:rPr>
          <w:commentReference w:id="490"/>
        </w:r>
      </w:ins>
      <w:del w:id="493" w:author="Nick Smith" w:date="2022-03-02T09:52:00Z">
        <w:r w:rsidR="008F481E" w:rsidDel="00B15868">
          <w:delText xml:space="preserve"> </w:delText>
        </w:r>
      </w:del>
      <w:r w:rsidR="008F481E">
        <w:t xml:space="preserve">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66C45332"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w:t>
      </w:r>
      <w:ins w:id="494" w:author="Nick Smith" w:date="2022-03-01T16:55:00Z">
        <w:r w:rsidR="006B4A82">
          <w:t xml:space="preserve">had these data </w:t>
        </w:r>
      </w:ins>
      <w:del w:id="495" w:author="Nick Smith" w:date="2022-03-01T16:55:00Z">
        <w:r w:rsidDel="006B4A82">
          <w:delText xml:space="preserve">been able to use numerical information </w:delText>
        </w:r>
      </w:del>
      <w:r>
        <w:t>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w:t>
      </w:r>
      <w:ins w:id="496" w:author="Nick Smith" w:date="2022-03-01T18:07:00Z">
        <w:r w:rsidR="007158F7">
          <w:t xml:space="preserve"> and micro-climate</w:t>
        </w:r>
      </w:ins>
      <w:r>
        <w:t xml:space="preserve"> data may have provided more insight into the drivers of </w:t>
      </w:r>
      <w:proofErr w:type="spellStart"/>
      <w:r>
        <w:rPr>
          <w:i/>
        </w:rPr>
        <w:t>N</w:t>
      </w:r>
      <w:r>
        <w:rPr>
          <w:vertAlign w:val="subscript"/>
        </w:rPr>
        <w:t>area</w:t>
      </w:r>
      <w:proofErr w:type="spellEnd"/>
      <w:r>
        <w:t xml:space="preserve">. Finally, we lacked information on the major pools of nitrogen </w:t>
      </w:r>
      <w:ins w:id="497" w:author="Nick Smith" w:date="2022-03-01T18:00:00Z">
        <w:r w:rsidR="000F6991">
          <w:t>with</w:t>
        </w:r>
      </w:ins>
      <w:r>
        <w:t xml:space="preserve">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26F4EA24"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ins w:id="498" w:author="Nick Smith" w:date="2022-03-01T17:25:00Z">
        <w:r w:rsidR="006E3D42">
          <w:t xml:space="preserve">the </w:t>
        </w:r>
      </w:ins>
      <w:r w:rsidR="00A54421">
        <w:t>soil nitrogen</w:t>
      </w:r>
      <w:ins w:id="499" w:author="Nick Smith" w:date="2022-03-01T17:25:00Z">
        <w:r w:rsidR="006E3D42">
          <w:t xml:space="preserve"> addition treatments</w:t>
        </w:r>
      </w:ins>
      <w:r w:rsidR="00A54421">
        <w:t>. Previous studies have indicated that this can reflect variation in leaf economics, with plants choosing to shift traits towards high</w:t>
      </w:r>
      <w:ins w:id="500" w:author="Nick Smith" w:date="2022-03-01T18:00:00Z">
        <w:r w:rsidR="007F5767">
          <w:t xml:space="preserve"> leaf</w:t>
        </w:r>
      </w:ins>
      <w:r w:rsidR="00A54421">
        <w:t xml:space="preserve"> N use as a means to save water when</w:t>
      </w:r>
      <w:ins w:id="501" w:author="Nick Smith" w:date="2022-03-01T18:00:00Z">
        <w:r w:rsidR="007F5767">
          <w:t xml:space="preserve"> soil</w:t>
        </w:r>
      </w:ins>
      <w:r w:rsidR="00A54421">
        <w:t xml:space="preserve">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xml:space="preserve">. However, our results show that the biomass response to </w:t>
      </w:r>
      <w:del w:id="502" w:author="Nick Smith" w:date="2022-03-01T18:00:00Z">
        <w:r w:rsidR="00A54421" w:rsidDel="00874523">
          <w:delText xml:space="preserve">changing </w:delText>
        </w:r>
      </w:del>
      <w:r w:rsidR="00A54421">
        <w:t>soil nitrogen</w:t>
      </w:r>
      <w:ins w:id="503" w:author="Nick Smith" w:date="2022-03-01T18:00:00Z">
        <w:r w:rsidR="00874523">
          <w:t xml:space="preserve"> addition</w:t>
        </w:r>
      </w:ins>
      <w:r w:rsidR="00A54421">
        <w:t xml:space="preserve">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5086D629"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w:t>
      </w:r>
      <w:r w:rsidRPr="002B59BD">
        <w:lastRenderedPageBreak/>
        <w:t>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ins w:id="504" w:author="Nick Smith" w:date="2022-03-01T17:25:00Z">
        <w:r w:rsidR="001C42A7">
          <w:t xml:space="preserve"> </w:t>
        </w:r>
        <w:r w:rsidR="001C42A7" w:rsidRPr="001C42A7">
          <w:t xml:space="preserve">We thank </w:t>
        </w:r>
        <w:proofErr w:type="spellStart"/>
        <w:r w:rsidR="001C42A7" w:rsidRPr="001C42A7">
          <w:t>Companhia</w:t>
        </w:r>
        <w:proofErr w:type="spellEnd"/>
        <w:r w:rsidR="001C42A7" w:rsidRPr="001C42A7">
          <w:t xml:space="preserve"> das </w:t>
        </w:r>
        <w:proofErr w:type="spellStart"/>
        <w:r w:rsidR="001C42A7" w:rsidRPr="001C42A7">
          <w:t>Lezirias</w:t>
        </w:r>
        <w:proofErr w:type="spellEnd"/>
        <w:r w:rsidR="001C42A7" w:rsidRPr="001C42A7">
          <w:t xml:space="preserve"> for logistic support and the Portuguese Science Foundation (FCT) for research funding the research units CEF (UIDB/00239/2020)</w:t>
        </w:r>
      </w:ins>
      <w:ins w:id="505" w:author="Nick Smith" w:date="2022-03-01T17:26:00Z">
        <w:r w:rsidR="001C42A7">
          <w:t>.</w:t>
        </w:r>
      </w:ins>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4800705E" w14:textId="1006E592" w:rsidR="00B528D0" w:rsidRPr="00B528D0" w:rsidRDefault="009A5B56" w:rsidP="00B528D0">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B528D0" w:rsidRPr="00B528D0">
        <w:rPr>
          <w:noProof/>
        </w:rPr>
        <w:t xml:space="preserve">Ackerman D, Millet DB, Chen X (2019) Global estimates of inorganic nitrogen deposition across four decades. </w:t>
      </w:r>
      <w:r w:rsidR="00B528D0" w:rsidRPr="00B528D0">
        <w:rPr>
          <w:i/>
          <w:iCs/>
          <w:noProof/>
        </w:rPr>
        <w:t>Global Biogeochemical Cycles</w:t>
      </w:r>
      <w:r w:rsidR="00B528D0" w:rsidRPr="00B528D0">
        <w:rPr>
          <w:noProof/>
        </w:rPr>
        <w:t xml:space="preserve">, </w:t>
      </w:r>
      <w:r w:rsidR="00B528D0" w:rsidRPr="00B528D0">
        <w:rPr>
          <w:b/>
          <w:bCs/>
          <w:noProof/>
        </w:rPr>
        <w:t>33</w:t>
      </w:r>
      <w:r w:rsidR="00B528D0" w:rsidRPr="00B528D0">
        <w:rPr>
          <w:noProof/>
        </w:rPr>
        <w:t>, 100–107.</w:t>
      </w:r>
    </w:p>
    <w:p w14:paraId="53E3A9B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Adams MA, Turnbull TL, Sprent JI, Buchmann N (2016) Legumes are different: Leaf nitrogen, photosynthesis, and water use efficiency. </w:t>
      </w:r>
      <w:r w:rsidRPr="00B528D0">
        <w:rPr>
          <w:i/>
          <w:iCs/>
          <w:noProof/>
        </w:rPr>
        <w:t>Proceedings of the National Academy of Sciences</w:t>
      </w:r>
      <w:r w:rsidRPr="00B528D0">
        <w:rPr>
          <w:noProof/>
        </w:rPr>
        <w:t xml:space="preserve">, </w:t>
      </w:r>
      <w:r w:rsidRPr="00B528D0">
        <w:rPr>
          <w:b/>
          <w:bCs/>
          <w:noProof/>
        </w:rPr>
        <w:t>113</w:t>
      </w:r>
      <w:r w:rsidRPr="00B528D0">
        <w:rPr>
          <w:noProof/>
        </w:rPr>
        <w:t>, 4098 LP – 4103.</w:t>
      </w:r>
    </w:p>
    <w:p w14:paraId="5FF32DC5"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Ali AA, Xu C, Rogers A et al. (2015) Global</w:t>
      </w:r>
      <w:r w:rsidRPr="00B528D0">
        <w:rPr>
          <w:rFonts w:ascii="Cambria Math" w:hAnsi="Cambria Math" w:cs="Cambria Math"/>
          <w:noProof/>
        </w:rPr>
        <w:t>‐</w:t>
      </w:r>
      <w:r w:rsidRPr="00B528D0">
        <w:rPr>
          <w:noProof/>
        </w:rPr>
        <w:t xml:space="preserve">scale environmental control of plant photosynthetic capacity. </w:t>
      </w:r>
      <w:r w:rsidRPr="00B528D0">
        <w:rPr>
          <w:i/>
          <w:iCs/>
          <w:noProof/>
        </w:rPr>
        <w:t>Ecological Applications</w:t>
      </w:r>
      <w:r w:rsidRPr="00B528D0">
        <w:rPr>
          <w:noProof/>
        </w:rPr>
        <w:t xml:space="preserve">, </w:t>
      </w:r>
      <w:r w:rsidRPr="00B528D0">
        <w:rPr>
          <w:b/>
          <w:bCs/>
          <w:noProof/>
        </w:rPr>
        <w:t>25</w:t>
      </w:r>
      <w:r w:rsidRPr="00B528D0">
        <w:rPr>
          <w:noProof/>
        </w:rPr>
        <w:t>, 2349–2365.</w:t>
      </w:r>
    </w:p>
    <w:p w14:paraId="0F2FB94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ates D, Maechler M, Bolker B, Walker S (2015) Fitting Linear Mixed-Effects Models Using lme4. </w:t>
      </w:r>
      <w:r w:rsidRPr="00B528D0">
        <w:rPr>
          <w:i/>
          <w:iCs/>
          <w:noProof/>
        </w:rPr>
        <w:t>Journal of Statistical Software</w:t>
      </w:r>
      <w:r w:rsidRPr="00B528D0">
        <w:rPr>
          <w:noProof/>
        </w:rPr>
        <w:t xml:space="preserve">, </w:t>
      </w:r>
      <w:r w:rsidRPr="00B528D0">
        <w:rPr>
          <w:b/>
          <w:bCs/>
          <w:noProof/>
        </w:rPr>
        <w:t>67</w:t>
      </w:r>
      <w:r w:rsidRPr="00B528D0">
        <w:rPr>
          <w:noProof/>
        </w:rPr>
        <w:t>, 1–48.</w:t>
      </w:r>
    </w:p>
    <w:p w14:paraId="34E4BDE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ardman NK (1977) Comparative photosynthesis of sun and shade plants. </w:t>
      </w:r>
      <w:r w:rsidRPr="00B528D0">
        <w:rPr>
          <w:i/>
          <w:iCs/>
          <w:noProof/>
        </w:rPr>
        <w:t xml:space="preserve">Annual review of </w:t>
      </w:r>
      <w:r w:rsidRPr="00B528D0">
        <w:rPr>
          <w:i/>
          <w:iCs/>
          <w:noProof/>
        </w:rPr>
        <w:lastRenderedPageBreak/>
        <w:t>plant physiology</w:t>
      </w:r>
      <w:r w:rsidRPr="00B528D0">
        <w:rPr>
          <w:noProof/>
        </w:rPr>
        <w:t xml:space="preserve">, </w:t>
      </w:r>
      <w:r w:rsidRPr="00B528D0">
        <w:rPr>
          <w:b/>
          <w:bCs/>
          <w:noProof/>
        </w:rPr>
        <w:t>28</w:t>
      </w:r>
      <w:r w:rsidRPr="00B528D0">
        <w:rPr>
          <w:noProof/>
        </w:rPr>
        <w:t>, 355–377.</w:t>
      </w:r>
    </w:p>
    <w:p w14:paraId="4656153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rer ET, Bracken MES, Seabloom EW et al. (2013) Global biogeography of autotroph chemistry: is insolation a driving force? </w:t>
      </w:r>
      <w:r w:rsidRPr="00B528D0">
        <w:rPr>
          <w:i/>
          <w:iCs/>
          <w:noProof/>
        </w:rPr>
        <w:t>Oikos</w:t>
      </w:r>
      <w:r w:rsidRPr="00B528D0">
        <w:rPr>
          <w:noProof/>
        </w:rPr>
        <w:t xml:space="preserve">, </w:t>
      </w:r>
      <w:r w:rsidRPr="00B528D0">
        <w:rPr>
          <w:b/>
          <w:bCs/>
          <w:noProof/>
        </w:rPr>
        <w:t>122</w:t>
      </w:r>
      <w:r w:rsidRPr="00B528D0">
        <w:rPr>
          <w:noProof/>
        </w:rPr>
        <w:t>, 1121–1130.</w:t>
      </w:r>
    </w:p>
    <w:p w14:paraId="6F78D81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rer ET, Harpole WS, Adler PB, Lind EM, Orrock JL, Seabloom EW, Smith MD (2014) Finding generality in ecology: a model for globally distributed experiments. </w:t>
      </w:r>
      <w:r w:rsidRPr="00B528D0">
        <w:rPr>
          <w:i/>
          <w:iCs/>
          <w:noProof/>
        </w:rPr>
        <w:t>Methods in Ecology and Evolution</w:t>
      </w:r>
      <w:r w:rsidRPr="00B528D0">
        <w:rPr>
          <w:noProof/>
        </w:rPr>
        <w:t xml:space="preserve">, </w:t>
      </w:r>
      <w:r w:rsidRPr="00B528D0">
        <w:rPr>
          <w:b/>
          <w:bCs/>
          <w:noProof/>
        </w:rPr>
        <w:t>5</w:t>
      </w:r>
      <w:r w:rsidRPr="00B528D0">
        <w:rPr>
          <w:noProof/>
        </w:rPr>
        <w:t>, 65–73.</w:t>
      </w:r>
    </w:p>
    <w:p w14:paraId="0A05CC0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Boyd RA, Gandin A, Cousins AB (2015) Temperature responses of C4 photosynthesis: biochemical analysis of Rubisco, phosphoenolpyruvate carboxylase, and carbonic anhydrase in Setaria viridis. </w:t>
      </w:r>
      <w:r w:rsidRPr="00B528D0">
        <w:rPr>
          <w:i/>
          <w:iCs/>
          <w:noProof/>
        </w:rPr>
        <w:t>Plant Physiology</w:t>
      </w:r>
      <w:r w:rsidRPr="00B528D0">
        <w:rPr>
          <w:noProof/>
        </w:rPr>
        <w:t xml:space="preserve">, </w:t>
      </w:r>
      <w:r w:rsidRPr="00B528D0">
        <w:rPr>
          <w:b/>
          <w:bCs/>
          <w:noProof/>
        </w:rPr>
        <w:t>169</w:t>
      </w:r>
      <w:r w:rsidRPr="00B528D0">
        <w:rPr>
          <w:noProof/>
        </w:rPr>
        <w:t>, 1850–1861.</w:t>
      </w:r>
    </w:p>
    <w:p w14:paraId="1B71303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Cleland EE, Lind EM, DeCrappeo NM et al. (2019) Belowground biomass response to nutrient enrichment depends on light limitation across globally distributed grasslands. </w:t>
      </w:r>
      <w:r w:rsidRPr="00B528D0">
        <w:rPr>
          <w:i/>
          <w:iCs/>
          <w:noProof/>
        </w:rPr>
        <w:t>Ecosystems</w:t>
      </w:r>
      <w:r w:rsidRPr="00B528D0">
        <w:rPr>
          <w:noProof/>
        </w:rPr>
        <w:t xml:space="preserve">, </w:t>
      </w:r>
      <w:r w:rsidRPr="00B528D0">
        <w:rPr>
          <w:b/>
          <w:bCs/>
          <w:noProof/>
        </w:rPr>
        <w:t>22</w:t>
      </w:r>
      <w:r w:rsidRPr="00B528D0">
        <w:rPr>
          <w:noProof/>
        </w:rPr>
        <w:t>, 1466–1477.</w:t>
      </w:r>
    </w:p>
    <w:p w14:paraId="60546C2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Dong N, Prentice IC, Evans BJ, Caddy-Retalic S, Lowe AJ, Wright IJ (2017) Leaf nitrogen from first principles: field evidence for adaptive variation with climate. </w:t>
      </w:r>
      <w:r w:rsidRPr="00B528D0">
        <w:rPr>
          <w:i/>
          <w:iCs/>
          <w:noProof/>
        </w:rPr>
        <w:t>Biogeosciences</w:t>
      </w:r>
      <w:r w:rsidRPr="00B528D0">
        <w:rPr>
          <w:noProof/>
        </w:rPr>
        <w:t xml:space="preserve">, </w:t>
      </w:r>
      <w:r w:rsidRPr="00B528D0">
        <w:rPr>
          <w:b/>
          <w:bCs/>
          <w:noProof/>
        </w:rPr>
        <w:t>14</w:t>
      </w:r>
      <w:r w:rsidRPr="00B528D0">
        <w:rPr>
          <w:noProof/>
        </w:rPr>
        <w:t>, 481–495.</w:t>
      </w:r>
    </w:p>
    <w:p w14:paraId="21C4EAE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Evans JR (1989) Photosynthesis and nitrogen relationships in leaves of C</w:t>
      </w:r>
      <w:r w:rsidRPr="00B528D0">
        <w:rPr>
          <w:noProof/>
          <w:vertAlign w:val="subscript"/>
        </w:rPr>
        <w:t>3</w:t>
      </w:r>
      <w:r w:rsidRPr="00B528D0">
        <w:rPr>
          <w:noProof/>
        </w:rPr>
        <w:t xml:space="preserve"> plants. </w:t>
      </w:r>
      <w:r w:rsidRPr="00B528D0">
        <w:rPr>
          <w:i/>
          <w:iCs/>
          <w:noProof/>
        </w:rPr>
        <w:t>Oecologia</w:t>
      </w:r>
      <w:r w:rsidRPr="00B528D0">
        <w:rPr>
          <w:noProof/>
        </w:rPr>
        <w:t xml:space="preserve">, </w:t>
      </w:r>
      <w:r w:rsidRPr="00B528D0">
        <w:rPr>
          <w:b/>
          <w:bCs/>
          <w:noProof/>
        </w:rPr>
        <w:t>78</w:t>
      </w:r>
      <w:r w:rsidRPr="00B528D0">
        <w:rPr>
          <w:noProof/>
        </w:rPr>
        <w:t>, 9–19.</w:t>
      </w:r>
    </w:p>
    <w:p w14:paraId="1A74939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Evans JR, Clarke VC (2019) The nitrogen cost of photosynthesis. </w:t>
      </w:r>
      <w:r w:rsidRPr="00B528D0">
        <w:rPr>
          <w:i/>
          <w:iCs/>
          <w:noProof/>
        </w:rPr>
        <w:t>Journal of Experimental Botany</w:t>
      </w:r>
      <w:r w:rsidRPr="00B528D0">
        <w:rPr>
          <w:noProof/>
        </w:rPr>
        <w:t xml:space="preserve">, </w:t>
      </w:r>
      <w:r w:rsidRPr="00B528D0">
        <w:rPr>
          <w:b/>
          <w:bCs/>
          <w:noProof/>
        </w:rPr>
        <w:t>70</w:t>
      </w:r>
      <w:r w:rsidRPr="00B528D0">
        <w:rPr>
          <w:noProof/>
        </w:rPr>
        <w:t>, 7–15.</w:t>
      </w:r>
    </w:p>
    <w:p w14:paraId="054F8C8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Evans JR, Seemann JR (1989) The allocation of protein nitrogen in the photosynthetic apparatus: costs, consequences, and control. </w:t>
      </w:r>
      <w:r w:rsidRPr="00B528D0">
        <w:rPr>
          <w:i/>
          <w:iCs/>
          <w:noProof/>
        </w:rPr>
        <w:t>Photosynthesis</w:t>
      </w:r>
      <w:r w:rsidRPr="00B528D0">
        <w:rPr>
          <w:noProof/>
        </w:rPr>
        <w:t xml:space="preserve">, </w:t>
      </w:r>
      <w:r w:rsidRPr="00B528D0">
        <w:rPr>
          <w:b/>
          <w:bCs/>
          <w:noProof/>
        </w:rPr>
        <w:t>8</w:t>
      </w:r>
      <w:r w:rsidRPr="00B528D0">
        <w:rPr>
          <w:noProof/>
        </w:rPr>
        <w:t>, 183–205.</w:t>
      </w:r>
    </w:p>
    <w:p w14:paraId="57CF147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arquhar GD, Ehleringer JR, Hubick KT (1989) Carbon Isotope Discrimination and Photosynthesis. </w:t>
      </w:r>
      <w:r w:rsidRPr="00B528D0">
        <w:rPr>
          <w:i/>
          <w:iCs/>
          <w:noProof/>
        </w:rPr>
        <w:t>Annual Review of Plant Physiology and Plant Molecular Biology</w:t>
      </w:r>
      <w:r w:rsidRPr="00B528D0">
        <w:rPr>
          <w:noProof/>
        </w:rPr>
        <w:t xml:space="preserve">, </w:t>
      </w:r>
      <w:r w:rsidRPr="00B528D0">
        <w:rPr>
          <w:b/>
          <w:bCs/>
          <w:noProof/>
        </w:rPr>
        <w:t>40</w:t>
      </w:r>
      <w:r w:rsidRPr="00B528D0">
        <w:rPr>
          <w:noProof/>
        </w:rPr>
        <w:t>, 503–</w:t>
      </w:r>
      <w:r w:rsidRPr="00B528D0">
        <w:rPr>
          <w:noProof/>
        </w:rPr>
        <w:lastRenderedPageBreak/>
        <w:t>537.</w:t>
      </w:r>
    </w:p>
    <w:p w14:paraId="3E51425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ay PA, Prober SM, Harpole WS et al. (2015) Grassland productivity limited by multiple nutrients. </w:t>
      </w:r>
      <w:r w:rsidRPr="00B528D0">
        <w:rPr>
          <w:i/>
          <w:iCs/>
          <w:noProof/>
        </w:rPr>
        <w:t>Nature Plants</w:t>
      </w:r>
      <w:r w:rsidRPr="00B528D0">
        <w:rPr>
          <w:noProof/>
        </w:rPr>
        <w:t xml:space="preserve">, </w:t>
      </w:r>
      <w:r w:rsidRPr="00B528D0">
        <w:rPr>
          <w:b/>
          <w:bCs/>
          <w:noProof/>
        </w:rPr>
        <w:t>1</w:t>
      </w:r>
      <w:r w:rsidRPr="00B528D0">
        <w:rPr>
          <w:noProof/>
        </w:rPr>
        <w:t>, 15080.</w:t>
      </w:r>
    </w:p>
    <w:p w14:paraId="4E6B026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irn J, McGree JM, Harvey E et al. (2019) Leaf nutrients, not specific leaf area, are consistent indicators of elevated nutrient inputs. </w:t>
      </w:r>
      <w:r w:rsidRPr="00B528D0">
        <w:rPr>
          <w:i/>
          <w:iCs/>
          <w:noProof/>
        </w:rPr>
        <w:t>Nature Ecology &amp; Evolution</w:t>
      </w:r>
      <w:r w:rsidRPr="00B528D0">
        <w:rPr>
          <w:noProof/>
        </w:rPr>
        <w:t xml:space="preserve">, </w:t>
      </w:r>
      <w:r w:rsidRPr="00B528D0">
        <w:rPr>
          <w:b/>
          <w:bCs/>
          <w:noProof/>
        </w:rPr>
        <w:t>3</w:t>
      </w:r>
      <w:r w:rsidRPr="00B528D0">
        <w:rPr>
          <w:noProof/>
        </w:rPr>
        <w:t>, 400–406.</w:t>
      </w:r>
    </w:p>
    <w:p w14:paraId="7A475053"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ox J, Weisberg S (2019) An R Companion to Applied Regression, Third Edition. </w:t>
      </w:r>
      <w:r w:rsidRPr="00B528D0">
        <w:rPr>
          <w:i/>
          <w:iCs/>
          <w:noProof/>
        </w:rPr>
        <w:t>Sage</w:t>
      </w:r>
      <w:r w:rsidRPr="00B528D0">
        <w:rPr>
          <w:noProof/>
        </w:rPr>
        <w:t>.</w:t>
      </w:r>
    </w:p>
    <w:p w14:paraId="1CE1817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ranklin O, Johansson J, Dewar RC, Dieckmann U, McMurtrie RE, Brännström Å, Dybzinski R (2012) Modeling carbon allocation in trees: a search for principles. </w:t>
      </w:r>
      <w:r w:rsidRPr="00B528D0">
        <w:rPr>
          <w:i/>
          <w:iCs/>
          <w:noProof/>
        </w:rPr>
        <w:t>Tree Physiology</w:t>
      </w:r>
      <w:r w:rsidRPr="00B528D0">
        <w:rPr>
          <w:noProof/>
        </w:rPr>
        <w:t xml:space="preserve">, </w:t>
      </w:r>
      <w:r w:rsidRPr="00B528D0">
        <w:rPr>
          <w:b/>
          <w:bCs/>
          <w:noProof/>
        </w:rPr>
        <w:t>32</w:t>
      </w:r>
      <w:r w:rsidRPr="00B528D0">
        <w:rPr>
          <w:noProof/>
        </w:rPr>
        <w:t>, 648–666.</w:t>
      </w:r>
    </w:p>
    <w:p w14:paraId="123112F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ranklin O, Harrison SP, Dewar R et al. (2020) Organizing principles for vegetation dynamics. </w:t>
      </w:r>
      <w:r w:rsidRPr="00B528D0">
        <w:rPr>
          <w:i/>
          <w:iCs/>
          <w:noProof/>
        </w:rPr>
        <w:t>Nature Plants</w:t>
      </w:r>
      <w:r w:rsidRPr="00B528D0">
        <w:rPr>
          <w:noProof/>
        </w:rPr>
        <w:t xml:space="preserve">, </w:t>
      </w:r>
      <w:r w:rsidRPr="00B528D0">
        <w:rPr>
          <w:b/>
          <w:bCs/>
          <w:noProof/>
        </w:rPr>
        <w:t>6</w:t>
      </w:r>
      <w:r w:rsidRPr="00B528D0">
        <w:rPr>
          <w:noProof/>
        </w:rPr>
        <w:t>, 444–453.</w:t>
      </w:r>
    </w:p>
    <w:p w14:paraId="7FB0776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Fujikake H, Yamazaki A, Ohtake N et al. (2003) Quick and reversible inhibition of soybean root nodule growth by nitrate involves a decrease in sucrose supply to nodules. </w:t>
      </w:r>
      <w:r w:rsidRPr="00B528D0">
        <w:rPr>
          <w:i/>
          <w:iCs/>
          <w:noProof/>
        </w:rPr>
        <w:t>Journal of Experimental Botany</w:t>
      </w:r>
      <w:r w:rsidRPr="00B528D0">
        <w:rPr>
          <w:noProof/>
        </w:rPr>
        <w:t xml:space="preserve">, </w:t>
      </w:r>
      <w:r w:rsidRPr="00B528D0">
        <w:rPr>
          <w:b/>
          <w:bCs/>
          <w:noProof/>
        </w:rPr>
        <w:t>54</w:t>
      </w:r>
      <w:r w:rsidRPr="00B528D0">
        <w:rPr>
          <w:noProof/>
        </w:rPr>
        <w:t>, 1379–1388.</w:t>
      </w:r>
    </w:p>
    <w:p w14:paraId="2FE25C3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alloway JN, Dentener FJ, Capone DG et al. (2004) Nitrogen Cycles: Past, Present, and Future. </w:t>
      </w:r>
      <w:r w:rsidRPr="00B528D0">
        <w:rPr>
          <w:i/>
          <w:iCs/>
          <w:noProof/>
        </w:rPr>
        <w:t>Biogeochemistry</w:t>
      </w:r>
      <w:r w:rsidRPr="00B528D0">
        <w:rPr>
          <w:noProof/>
        </w:rPr>
        <w:t xml:space="preserve">, </w:t>
      </w:r>
      <w:r w:rsidRPr="00B528D0">
        <w:rPr>
          <w:b/>
          <w:bCs/>
          <w:noProof/>
        </w:rPr>
        <w:t>70</w:t>
      </w:r>
      <w:r w:rsidRPr="00B528D0">
        <w:rPr>
          <w:noProof/>
        </w:rPr>
        <w:t>, 153–226.</w:t>
      </w:r>
    </w:p>
    <w:p w14:paraId="19F7F50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alloway JN, Townsend AR, Erisman JW et al. (2008) Transformation of the Nitrogen Cycle: Recent Trends, Questions, and Potential Solutions. </w:t>
      </w:r>
      <w:r w:rsidRPr="00B528D0">
        <w:rPr>
          <w:i/>
          <w:iCs/>
          <w:noProof/>
        </w:rPr>
        <w:t>Science</w:t>
      </w:r>
      <w:r w:rsidRPr="00B528D0">
        <w:rPr>
          <w:noProof/>
        </w:rPr>
        <w:t xml:space="preserve">, </w:t>
      </w:r>
      <w:r w:rsidRPr="00B528D0">
        <w:rPr>
          <w:b/>
          <w:bCs/>
          <w:noProof/>
        </w:rPr>
        <w:t>320</w:t>
      </w:r>
      <w:r w:rsidRPr="00B528D0">
        <w:rPr>
          <w:noProof/>
        </w:rPr>
        <w:t>, 889–892.</w:t>
      </w:r>
    </w:p>
    <w:p w14:paraId="587F177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himire B, Riley WJ, Koven CD, Kattge J, Rogers A, Reich PB, Wright IJ (2017) A global trait-based approach to estimate leaf nitrogen functional allocation from observations. </w:t>
      </w:r>
      <w:r w:rsidRPr="00B528D0">
        <w:rPr>
          <w:i/>
          <w:iCs/>
          <w:noProof/>
        </w:rPr>
        <w:t>Ecological Applications</w:t>
      </w:r>
      <w:r w:rsidRPr="00B528D0">
        <w:rPr>
          <w:noProof/>
        </w:rPr>
        <w:t xml:space="preserve">, </w:t>
      </w:r>
      <w:r w:rsidRPr="00B528D0">
        <w:rPr>
          <w:b/>
          <w:bCs/>
          <w:noProof/>
        </w:rPr>
        <w:t>27</w:t>
      </w:r>
      <w:r w:rsidRPr="00B528D0">
        <w:rPr>
          <w:noProof/>
        </w:rPr>
        <w:t>, 1421–1434.</w:t>
      </w:r>
    </w:p>
    <w:p w14:paraId="1EB3B32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Gibson AH, Harper JE (1985) Nitrate Effect on Nodulation of Soybean by Bradyrhizobium japonicum1. </w:t>
      </w:r>
      <w:r w:rsidRPr="00B528D0">
        <w:rPr>
          <w:i/>
          <w:iCs/>
          <w:noProof/>
        </w:rPr>
        <w:t>Crop Science</w:t>
      </w:r>
      <w:r w:rsidRPr="00B528D0">
        <w:rPr>
          <w:noProof/>
        </w:rPr>
        <w:t xml:space="preserve">, </w:t>
      </w:r>
      <w:r w:rsidRPr="00B528D0">
        <w:rPr>
          <w:b/>
          <w:bCs/>
          <w:noProof/>
        </w:rPr>
        <w:t>25</w:t>
      </w:r>
      <w:r w:rsidRPr="00B528D0">
        <w:rPr>
          <w:noProof/>
        </w:rPr>
        <w:t>, cropsci1985.0011183X002500030015x.</w:t>
      </w:r>
    </w:p>
    <w:p w14:paraId="6EECBC3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Grömping U (2006) Relative importance for linear regression in R: the package relaimpo. </w:t>
      </w:r>
      <w:r w:rsidRPr="00B528D0">
        <w:rPr>
          <w:i/>
          <w:iCs/>
          <w:noProof/>
        </w:rPr>
        <w:t>Journal of statistical software</w:t>
      </w:r>
      <w:r w:rsidRPr="00B528D0">
        <w:rPr>
          <w:noProof/>
        </w:rPr>
        <w:t xml:space="preserve">, </w:t>
      </w:r>
      <w:r w:rsidRPr="00B528D0">
        <w:rPr>
          <w:b/>
          <w:bCs/>
          <w:noProof/>
        </w:rPr>
        <w:t>17</w:t>
      </w:r>
      <w:r w:rsidRPr="00B528D0">
        <w:rPr>
          <w:noProof/>
        </w:rPr>
        <w:t>, 1–27.</w:t>
      </w:r>
    </w:p>
    <w:p w14:paraId="0AFDEDD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pole WS, Sullivan LL, Lind EM et al. (2017) Out of the shadows: multiple nutrient limitations drive relationships among biomass, light and plant diversity. </w:t>
      </w:r>
      <w:r w:rsidRPr="00B528D0">
        <w:rPr>
          <w:i/>
          <w:iCs/>
          <w:noProof/>
        </w:rPr>
        <w:t>Functional ecology</w:t>
      </w:r>
      <w:r w:rsidRPr="00B528D0">
        <w:rPr>
          <w:noProof/>
        </w:rPr>
        <w:t xml:space="preserve">, </w:t>
      </w:r>
      <w:r w:rsidRPr="00B528D0">
        <w:rPr>
          <w:b/>
          <w:bCs/>
          <w:noProof/>
        </w:rPr>
        <w:t>31</w:t>
      </w:r>
      <w:r w:rsidRPr="00B528D0">
        <w:rPr>
          <w:noProof/>
        </w:rPr>
        <w:t>, 1839–1846.</w:t>
      </w:r>
    </w:p>
    <w:p w14:paraId="4A9A12D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 I, Jones PD, Osborn TJ, Lister DH (2014) Updated high-resolution grids of monthly climatic observations – the CRU TS3.10 Dataset. </w:t>
      </w:r>
      <w:r w:rsidRPr="00B528D0">
        <w:rPr>
          <w:i/>
          <w:iCs/>
          <w:noProof/>
        </w:rPr>
        <w:t>International Journal of Climatology</w:t>
      </w:r>
      <w:r w:rsidRPr="00B528D0">
        <w:rPr>
          <w:noProof/>
        </w:rPr>
        <w:t xml:space="preserve">, </w:t>
      </w:r>
      <w:r w:rsidRPr="00B528D0">
        <w:rPr>
          <w:b/>
          <w:bCs/>
          <w:noProof/>
        </w:rPr>
        <w:t>34</w:t>
      </w:r>
      <w:r w:rsidRPr="00B528D0">
        <w:rPr>
          <w:noProof/>
        </w:rPr>
        <w:t>, 623–642.</w:t>
      </w:r>
    </w:p>
    <w:p w14:paraId="13D0C13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on MT, Edwards EJ, Farquhar GD, Nicotra AB, Evans JR (2009) Nitrogen in cell walls of sclerophyllous leaves accounts for little of the variation in photosynthetic nitrogen-use efficiency. </w:t>
      </w:r>
      <w:r w:rsidRPr="00B528D0">
        <w:rPr>
          <w:i/>
          <w:iCs/>
          <w:noProof/>
        </w:rPr>
        <w:t>Plant, Cell &amp; Environment</w:t>
      </w:r>
      <w:r w:rsidRPr="00B528D0">
        <w:rPr>
          <w:noProof/>
        </w:rPr>
        <w:t xml:space="preserve">, </w:t>
      </w:r>
      <w:r w:rsidRPr="00B528D0">
        <w:rPr>
          <w:b/>
          <w:bCs/>
          <w:noProof/>
        </w:rPr>
        <w:t>32</w:t>
      </w:r>
      <w:r w:rsidRPr="00B528D0">
        <w:rPr>
          <w:noProof/>
        </w:rPr>
        <w:t>, 259–270.</w:t>
      </w:r>
    </w:p>
    <w:p w14:paraId="4A91BE1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arrison SP, Cramer W, Franklin O et al. (2021) Eco-evolutionary optimality as a means to improve vegetation and land-surface models. </w:t>
      </w:r>
      <w:r w:rsidRPr="00B528D0">
        <w:rPr>
          <w:i/>
          <w:iCs/>
          <w:noProof/>
        </w:rPr>
        <w:t>New Phytologist</w:t>
      </w:r>
      <w:r w:rsidRPr="00B528D0">
        <w:rPr>
          <w:noProof/>
        </w:rPr>
        <w:t xml:space="preserve">, </w:t>
      </w:r>
      <w:r w:rsidRPr="00B528D0">
        <w:rPr>
          <w:b/>
          <w:bCs/>
          <w:noProof/>
        </w:rPr>
        <w:t>23</w:t>
      </w:r>
      <w:r w:rsidRPr="00B528D0">
        <w:rPr>
          <w:noProof/>
        </w:rPr>
        <w:t>, 2125–2141.</w:t>
      </w:r>
    </w:p>
    <w:p w14:paraId="5436410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B528D0">
        <w:rPr>
          <w:i/>
          <w:iCs/>
          <w:noProof/>
        </w:rPr>
        <w:t>Journal of Arid Environments</w:t>
      </w:r>
      <w:r w:rsidRPr="00B528D0">
        <w:rPr>
          <w:noProof/>
        </w:rPr>
        <w:t xml:space="preserve">, </w:t>
      </w:r>
      <w:r w:rsidRPr="00B528D0">
        <w:rPr>
          <w:b/>
          <w:bCs/>
          <w:noProof/>
        </w:rPr>
        <w:t>156</w:t>
      </w:r>
      <w:r w:rsidRPr="00B528D0">
        <w:rPr>
          <w:noProof/>
        </w:rPr>
        <w:t>, 1–8.</w:t>
      </w:r>
    </w:p>
    <w:p w14:paraId="4069D77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Hungate BA, Dukes JS, Shaw MR, Luo Y, Field CB (2003) Nitrogen and Climate Change. </w:t>
      </w:r>
      <w:r w:rsidRPr="00B528D0">
        <w:rPr>
          <w:i/>
          <w:iCs/>
          <w:noProof/>
        </w:rPr>
        <w:t>Science</w:t>
      </w:r>
      <w:r w:rsidRPr="00B528D0">
        <w:rPr>
          <w:noProof/>
        </w:rPr>
        <w:t xml:space="preserve">, </w:t>
      </w:r>
      <w:r w:rsidRPr="00B528D0">
        <w:rPr>
          <w:b/>
          <w:bCs/>
          <w:noProof/>
        </w:rPr>
        <w:t>302</w:t>
      </w:r>
      <w:r w:rsidRPr="00B528D0">
        <w:rPr>
          <w:noProof/>
        </w:rPr>
        <w:t>, 1512 LP – 1513.</w:t>
      </w:r>
    </w:p>
    <w:p w14:paraId="377B472C"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Kattge J, Knorr W, Raddatz T, Wirth C (2009) Quantifying photosynthetic capacity and its relationship to leaf nitrogen content for global-scale terrestrial biosphere models. </w:t>
      </w:r>
      <w:r w:rsidRPr="00B528D0">
        <w:rPr>
          <w:i/>
          <w:iCs/>
          <w:noProof/>
        </w:rPr>
        <w:t>Global Change Biol.</w:t>
      </w:r>
      <w:r w:rsidRPr="00B528D0">
        <w:rPr>
          <w:noProof/>
        </w:rPr>
        <w:t xml:space="preserve">, </w:t>
      </w:r>
      <w:r w:rsidRPr="00B528D0">
        <w:rPr>
          <w:b/>
          <w:bCs/>
          <w:noProof/>
        </w:rPr>
        <w:t>15</w:t>
      </w:r>
      <w:r w:rsidRPr="00B528D0">
        <w:rPr>
          <w:noProof/>
        </w:rPr>
        <w:t>, 976.</w:t>
      </w:r>
    </w:p>
    <w:p w14:paraId="0F662825"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eBauer DS, Treseder KK (2008) Nitrogen limitation of net primary productivity in terrestrial </w:t>
      </w:r>
      <w:r w:rsidRPr="00B528D0">
        <w:rPr>
          <w:noProof/>
        </w:rPr>
        <w:lastRenderedPageBreak/>
        <w:t xml:space="preserve">ecosystems is globally distributed. </w:t>
      </w:r>
      <w:r w:rsidRPr="00B528D0">
        <w:rPr>
          <w:i/>
          <w:iCs/>
          <w:noProof/>
        </w:rPr>
        <w:t>Ecology</w:t>
      </w:r>
      <w:r w:rsidRPr="00B528D0">
        <w:rPr>
          <w:noProof/>
        </w:rPr>
        <w:t xml:space="preserve">, </w:t>
      </w:r>
      <w:r w:rsidRPr="00B528D0">
        <w:rPr>
          <w:b/>
          <w:bCs/>
          <w:noProof/>
        </w:rPr>
        <w:t>89</w:t>
      </w:r>
      <w:r w:rsidRPr="00B528D0">
        <w:rPr>
          <w:noProof/>
        </w:rPr>
        <w:t>, 371–379.</w:t>
      </w:r>
    </w:p>
    <w:p w14:paraId="5D1EE00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Lenth R (2018) emmeans: Estimated Marginal Means, aka Least-Squares Means.</w:t>
      </w:r>
    </w:p>
    <w:p w14:paraId="0484EBB9"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i W, Zhang H, Huang G, Liu R, Wu H, Zhao C, McDowell NG (2020) Effects of nitrogen enrichment on tree carbon allocation: A global synthesis. </w:t>
      </w:r>
      <w:r w:rsidRPr="00B528D0">
        <w:rPr>
          <w:i/>
          <w:iCs/>
          <w:noProof/>
        </w:rPr>
        <w:t>Global Ecology and Biogeography</w:t>
      </w:r>
      <w:r w:rsidRPr="00B528D0">
        <w:rPr>
          <w:noProof/>
        </w:rPr>
        <w:t xml:space="preserve">, </w:t>
      </w:r>
      <w:r w:rsidRPr="00B528D0">
        <w:rPr>
          <w:b/>
          <w:bCs/>
          <w:noProof/>
        </w:rPr>
        <w:t>29</w:t>
      </w:r>
      <w:r w:rsidRPr="00B528D0">
        <w:rPr>
          <w:noProof/>
        </w:rPr>
        <w:t>, 573–589.</w:t>
      </w:r>
    </w:p>
    <w:p w14:paraId="7A53CBC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Liang X, Zhang T, Lu X et al. (2020) Global response patterns of plant photosynthesis to nitrogen addition: A meta</w:t>
      </w:r>
      <w:r w:rsidRPr="00B528D0">
        <w:rPr>
          <w:rFonts w:ascii="Cambria Math" w:hAnsi="Cambria Math" w:cs="Cambria Math"/>
          <w:noProof/>
        </w:rPr>
        <w:t>‐</w:t>
      </w:r>
      <w:r w:rsidRPr="00B528D0">
        <w:rPr>
          <w:noProof/>
        </w:rPr>
        <w:t xml:space="preserve">analysis. </w:t>
      </w:r>
      <w:r w:rsidRPr="00B528D0">
        <w:rPr>
          <w:i/>
          <w:iCs/>
          <w:noProof/>
        </w:rPr>
        <w:t>Global Change Biology</w:t>
      </w:r>
      <w:r w:rsidRPr="00B528D0">
        <w:rPr>
          <w:noProof/>
        </w:rPr>
        <w:t xml:space="preserve">, </w:t>
      </w:r>
      <w:r w:rsidRPr="00B528D0">
        <w:rPr>
          <w:b/>
          <w:bCs/>
          <w:noProof/>
        </w:rPr>
        <w:t>26</w:t>
      </w:r>
      <w:r w:rsidRPr="00B528D0">
        <w:rPr>
          <w:noProof/>
        </w:rPr>
        <w:t>, 3585–3600.</w:t>
      </w:r>
    </w:p>
    <w:p w14:paraId="7BBCAA1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Lindeman RH, Merenda P, Gold R (1979) </w:t>
      </w:r>
      <w:r w:rsidRPr="00B528D0">
        <w:rPr>
          <w:i/>
          <w:iCs/>
          <w:noProof/>
        </w:rPr>
        <w:t>Introduction to bivariate and multivariate analysis</w:t>
      </w:r>
      <w:r w:rsidRPr="00B528D0">
        <w:rPr>
          <w:noProof/>
        </w:rPr>
        <w:t>. Scott Foresman &amp; Co.</w:t>
      </w:r>
    </w:p>
    <w:p w14:paraId="0FD7163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Maire V, Wright IJ, Prentice IC et al. (2015) Global effects of soil and climate on leaf photosynthetic traits and rates. </w:t>
      </w:r>
      <w:r w:rsidRPr="00B528D0">
        <w:rPr>
          <w:i/>
          <w:iCs/>
          <w:noProof/>
        </w:rPr>
        <w:t>Global Ecology and Biogeography</w:t>
      </w:r>
      <w:r w:rsidRPr="00B528D0">
        <w:rPr>
          <w:noProof/>
        </w:rPr>
        <w:t xml:space="preserve">, </w:t>
      </w:r>
      <w:r w:rsidRPr="00B528D0">
        <w:rPr>
          <w:b/>
          <w:bCs/>
          <w:noProof/>
        </w:rPr>
        <w:t>24</w:t>
      </w:r>
      <w:r w:rsidRPr="00B528D0">
        <w:rPr>
          <w:noProof/>
        </w:rPr>
        <w:t>, 706–717.</w:t>
      </w:r>
    </w:p>
    <w:p w14:paraId="497D1E2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Niinemets Ü, Tenhunen JD (1997) A model separating leaf structural and physiological effects on carbon gain along light gradients for the shade-tolerant species Acer saccharum. </w:t>
      </w:r>
      <w:r w:rsidRPr="00B528D0">
        <w:rPr>
          <w:i/>
          <w:iCs/>
          <w:noProof/>
        </w:rPr>
        <w:t>Plant, Cell &amp; Environment</w:t>
      </w:r>
      <w:r w:rsidRPr="00B528D0">
        <w:rPr>
          <w:noProof/>
        </w:rPr>
        <w:t xml:space="preserve">, </w:t>
      </w:r>
      <w:r w:rsidRPr="00B528D0">
        <w:rPr>
          <w:b/>
          <w:bCs/>
          <w:noProof/>
        </w:rPr>
        <w:t>20</w:t>
      </w:r>
      <w:r w:rsidRPr="00B528D0">
        <w:rPr>
          <w:noProof/>
        </w:rPr>
        <w:t>, 845–866.</w:t>
      </w:r>
    </w:p>
    <w:p w14:paraId="5FFB22B3"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Niinemets Ü, Keenan TF, Hallik L (2015) A worldwide analysis of within-canopy variations in leaf structural, chemical and physiological traits across plant functional types. </w:t>
      </w:r>
      <w:r w:rsidRPr="00B528D0">
        <w:rPr>
          <w:i/>
          <w:iCs/>
          <w:noProof/>
        </w:rPr>
        <w:t>New Phytologist</w:t>
      </w:r>
      <w:r w:rsidRPr="00B528D0">
        <w:rPr>
          <w:noProof/>
        </w:rPr>
        <w:t xml:space="preserve">, </w:t>
      </w:r>
      <w:r w:rsidRPr="00B528D0">
        <w:rPr>
          <w:b/>
          <w:bCs/>
          <w:noProof/>
        </w:rPr>
        <w:t>205</w:t>
      </w:r>
      <w:r w:rsidRPr="00B528D0">
        <w:rPr>
          <w:noProof/>
        </w:rPr>
        <w:t>, 973–993.</w:t>
      </w:r>
    </w:p>
    <w:p w14:paraId="406F070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Onoda Y, Wright IJ, Evans JR et al. (2017) Physiological and structural tradeoffs underlying the leaf economics spectrum. </w:t>
      </w:r>
      <w:r w:rsidRPr="00B528D0">
        <w:rPr>
          <w:i/>
          <w:iCs/>
          <w:noProof/>
        </w:rPr>
        <w:t>New Phytologist</w:t>
      </w:r>
      <w:r w:rsidRPr="00B528D0">
        <w:rPr>
          <w:noProof/>
        </w:rPr>
        <w:t xml:space="preserve">, </w:t>
      </w:r>
      <w:r w:rsidRPr="00B528D0">
        <w:rPr>
          <w:b/>
          <w:bCs/>
          <w:noProof/>
        </w:rPr>
        <w:t>241</w:t>
      </w:r>
      <w:r w:rsidRPr="00B528D0">
        <w:rPr>
          <w:noProof/>
        </w:rPr>
        <w:t>, 1447–1463.</w:t>
      </w:r>
    </w:p>
    <w:p w14:paraId="7E6D040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aillassa J, Wright IJ, Prentice IC et al. (2020) When and where soil is important to modify the carbon and water economy of leaves. </w:t>
      </w:r>
      <w:r w:rsidRPr="00B528D0">
        <w:rPr>
          <w:i/>
          <w:iCs/>
          <w:noProof/>
        </w:rPr>
        <w:t>New Phytologist</w:t>
      </w:r>
      <w:r w:rsidRPr="00B528D0">
        <w:rPr>
          <w:noProof/>
        </w:rPr>
        <w:t>.</w:t>
      </w:r>
    </w:p>
    <w:p w14:paraId="3741AAF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eng Y, Bloomfield KJ, Prentice IC (2020) A theory of plant function helps to explain leaf-trait and productivity responses to elevation. </w:t>
      </w:r>
      <w:r w:rsidRPr="00B528D0">
        <w:rPr>
          <w:i/>
          <w:iCs/>
          <w:noProof/>
        </w:rPr>
        <w:t>New Phytologist</w:t>
      </w:r>
      <w:r w:rsidRPr="00B528D0">
        <w:rPr>
          <w:noProof/>
        </w:rPr>
        <w:t xml:space="preserve">, </w:t>
      </w:r>
      <w:r w:rsidRPr="00B528D0">
        <w:rPr>
          <w:b/>
          <w:bCs/>
          <w:noProof/>
        </w:rPr>
        <w:t>226</w:t>
      </w:r>
      <w:r w:rsidRPr="00B528D0">
        <w:rPr>
          <w:noProof/>
        </w:rPr>
        <w:t>, 1274–1284.</w:t>
      </w:r>
    </w:p>
    <w:p w14:paraId="6D486E6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Peng Y, Bloomfield KJ, Cernusak LA, Domingues TF, Colin Prentice I (2021) Global climate and nutrient controls of photosynthetic capacity. </w:t>
      </w:r>
      <w:r w:rsidRPr="00B528D0">
        <w:rPr>
          <w:i/>
          <w:iCs/>
          <w:noProof/>
        </w:rPr>
        <w:t>Communications Biology</w:t>
      </w:r>
      <w:r w:rsidRPr="00B528D0">
        <w:rPr>
          <w:noProof/>
        </w:rPr>
        <w:t xml:space="preserve">, </w:t>
      </w:r>
      <w:r w:rsidRPr="00B528D0">
        <w:rPr>
          <w:b/>
          <w:bCs/>
          <w:noProof/>
        </w:rPr>
        <w:t>4</w:t>
      </w:r>
      <w:r w:rsidRPr="00B528D0">
        <w:rPr>
          <w:noProof/>
        </w:rPr>
        <w:t>, 462.</w:t>
      </w:r>
    </w:p>
    <w:p w14:paraId="0EC0CA8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erkowski EA, Waring EF, Smith NG (2021) Root mass carbon costs to acquire nitrogen are determined by nitrogen and light availability in two species with different nitrogen acquisition strategies. </w:t>
      </w:r>
      <w:r w:rsidRPr="00B528D0">
        <w:rPr>
          <w:i/>
          <w:iCs/>
          <w:noProof/>
        </w:rPr>
        <w:t>Journal of Experimental Botany</w:t>
      </w:r>
      <w:r w:rsidRPr="00B528D0">
        <w:rPr>
          <w:noProof/>
        </w:rPr>
        <w:t>.</w:t>
      </w:r>
    </w:p>
    <w:p w14:paraId="1527486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Prentice IC, Dong N, Gleason SM, Maire V, Wright IJ (2014) Balancing the costs of carbon gain and water transport: testing a new theoretical framework for plant functional ecology. </w:t>
      </w:r>
      <w:r w:rsidRPr="00B528D0">
        <w:rPr>
          <w:i/>
          <w:iCs/>
          <w:noProof/>
        </w:rPr>
        <w:t>Ecology Letters</w:t>
      </w:r>
      <w:r w:rsidRPr="00B528D0">
        <w:rPr>
          <w:noProof/>
        </w:rPr>
        <w:t xml:space="preserve">, </w:t>
      </w:r>
      <w:r w:rsidRPr="00B528D0">
        <w:rPr>
          <w:b/>
          <w:bCs/>
          <w:noProof/>
        </w:rPr>
        <w:t>17</w:t>
      </w:r>
      <w:r w:rsidRPr="00B528D0">
        <w:rPr>
          <w:noProof/>
        </w:rPr>
        <w:t>, 82–91.</w:t>
      </w:r>
    </w:p>
    <w:p w14:paraId="1F10A42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R Core Team (2019) R: A Language and Environment for Statistical Computing.</w:t>
      </w:r>
    </w:p>
    <w:p w14:paraId="5C77449D"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Reich PB, Oleksyn J (2004) Global patterns of plant leaf N and P in relation to temperature and latitude. </w:t>
      </w:r>
      <w:r w:rsidRPr="00B528D0">
        <w:rPr>
          <w:i/>
          <w:iCs/>
          <w:noProof/>
        </w:rPr>
        <w:t>Proceedings of the National Academy of Sciences of the United States of America</w:t>
      </w:r>
      <w:r w:rsidRPr="00B528D0">
        <w:rPr>
          <w:noProof/>
        </w:rPr>
        <w:t xml:space="preserve">, </w:t>
      </w:r>
      <w:r w:rsidRPr="00B528D0">
        <w:rPr>
          <w:b/>
          <w:bCs/>
          <w:noProof/>
        </w:rPr>
        <w:t>101</w:t>
      </w:r>
      <w:r w:rsidRPr="00B528D0">
        <w:rPr>
          <w:noProof/>
        </w:rPr>
        <w:t>, 11001–11006.</w:t>
      </w:r>
    </w:p>
    <w:p w14:paraId="669014F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Rogers A, Serbin SP, Ely KS, Sloan VL, Wullschleger SD (2017) Terrestrial biosphere models underestimate photosynthetic capacity and CO2 assimilation in the Arctic. </w:t>
      </w:r>
      <w:r w:rsidRPr="00B528D0">
        <w:rPr>
          <w:i/>
          <w:iCs/>
          <w:noProof/>
        </w:rPr>
        <w:t>New Phytologist</w:t>
      </w:r>
      <w:r w:rsidRPr="00B528D0">
        <w:rPr>
          <w:noProof/>
        </w:rPr>
        <w:t xml:space="preserve">, </w:t>
      </w:r>
      <w:r w:rsidRPr="00B528D0">
        <w:rPr>
          <w:b/>
          <w:bCs/>
          <w:noProof/>
        </w:rPr>
        <w:t>216</w:t>
      </w:r>
      <w:r w:rsidRPr="00B528D0">
        <w:rPr>
          <w:noProof/>
        </w:rPr>
        <w:t>, 1090–1103.</w:t>
      </w:r>
    </w:p>
    <w:p w14:paraId="408086E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age RF, Pearcy RW (1987) The nitrogen use efficiency of C3 and C4 plants: II. Leaf nitrogen effects on the gas exchange characteristics of Chenopodium album (L.) and Amaranthus retroflexus (L.). </w:t>
      </w:r>
      <w:r w:rsidRPr="00B528D0">
        <w:rPr>
          <w:i/>
          <w:iCs/>
          <w:noProof/>
        </w:rPr>
        <w:t>Plant physiology</w:t>
      </w:r>
      <w:r w:rsidRPr="00B528D0">
        <w:rPr>
          <w:noProof/>
        </w:rPr>
        <w:t xml:space="preserve">, </w:t>
      </w:r>
      <w:r w:rsidRPr="00B528D0">
        <w:rPr>
          <w:b/>
          <w:bCs/>
          <w:noProof/>
        </w:rPr>
        <w:t>84</w:t>
      </w:r>
      <w:r w:rsidRPr="00B528D0">
        <w:rPr>
          <w:noProof/>
        </w:rPr>
        <w:t>, 959–963.</w:t>
      </w:r>
    </w:p>
    <w:p w14:paraId="1DC4BAA4"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cott HG, Smith NG (2021) A model of C4 photosynthetic acclimation based on least-cost optimality theory suitable for Earth System Model incorporation. </w:t>
      </w:r>
      <w:r w:rsidRPr="00B528D0">
        <w:rPr>
          <w:i/>
          <w:iCs/>
          <w:noProof/>
        </w:rPr>
        <w:t>Earth and Space Science Open Archive ESSOAr</w:t>
      </w:r>
      <w:r w:rsidRPr="00B528D0">
        <w:rPr>
          <w:noProof/>
        </w:rPr>
        <w:t>.</w:t>
      </w:r>
    </w:p>
    <w:p w14:paraId="1F38F42E"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Smith NG, Dukes JS (2013) Plant respiration and photosynthesis in global</w:t>
      </w:r>
      <w:r w:rsidRPr="00B528D0">
        <w:rPr>
          <w:rFonts w:ascii="Cambria Math" w:hAnsi="Cambria Math" w:cs="Cambria Math"/>
          <w:noProof/>
        </w:rPr>
        <w:t>‐</w:t>
      </w:r>
      <w:r w:rsidRPr="00B528D0">
        <w:rPr>
          <w:noProof/>
        </w:rPr>
        <w:t>scale models: incorporating acclimation to temperature and CO</w:t>
      </w:r>
      <w:r w:rsidRPr="00B528D0">
        <w:rPr>
          <w:noProof/>
          <w:vertAlign w:val="subscript"/>
        </w:rPr>
        <w:t>2</w:t>
      </w:r>
      <w:r w:rsidRPr="00B528D0">
        <w:rPr>
          <w:noProof/>
        </w:rPr>
        <w:t xml:space="preserve">. </w:t>
      </w:r>
      <w:r w:rsidRPr="00B528D0">
        <w:rPr>
          <w:i/>
          <w:iCs/>
          <w:noProof/>
        </w:rPr>
        <w:t>Global Change Biology</w:t>
      </w:r>
      <w:r w:rsidRPr="00B528D0">
        <w:rPr>
          <w:noProof/>
        </w:rPr>
        <w:t xml:space="preserve">, </w:t>
      </w:r>
      <w:r w:rsidRPr="00B528D0">
        <w:rPr>
          <w:b/>
          <w:bCs/>
          <w:noProof/>
        </w:rPr>
        <w:t>19</w:t>
      </w:r>
      <w:r w:rsidRPr="00B528D0">
        <w:rPr>
          <w:noProof/>
        </w:rPr>
        <w:t>, 45–63.</w:t>
      </w:r>
    </w:p>
    <w:p w14:paraId="66FC50F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Smith NG, Dukes JS (2018) Drivers of leaf carbon exchange capacity across biomes at the continental scale. </w:t>
      </w:r>
      <w:r w:rsidRPr="00B528D0">
        <w:rPr>
          <w:i/>
          <w:iCs/>
          <w:noProof/>
        </w:rPr>
        <w:t>Ecology</w:t>
      </w:r>
      <w:r w:rsidRPr="00B528D0">
        <w:rPr>
          <w:noProof/>
        </w:rPr>
        <w:t xml:space="preserve">, </w:t>
      </w:r>
      <w:r w:rsidRPr="00B528D0">
        <w:rPr>
          <w:b/>
          <w:bCs/>
          <w:noProof/>
        </w:rPr>
        <w:t>99</w:t>
      </w:r>
      <w:r w:rsidRPr="00B528D0">
        <w:rPr>
          <w:noProof/>
        </w:rPr>
        <w:t>, 1610–1620.</w:t>
      </w:r>
    </w:p>
    <w:p w14:paraId="78BA0B48"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mith NG, Keenan TF (2020) Mechanisms underlying leaf photosynthetic acclimation to warming and elevated CO2 as inferred from least-cost optimality theory. </w:t>
      </w:r>
      <w:r w:rsidRPr="00B528D0">
        <w:rPr>
          <w:i/>
          <w:iCs/>
          <w:noProof/>
        </w:rPr>
        <w:t>Global Change Biology</w:t>
      </w:r>
      <w:r w:rsidRPr="00B528D0">
        <w:rPr>
          <w:noProof/>
        </w:rPr>
        <w:t xml:space="preserve">, </w:t>
      </w:r>
      <w:r w:rsidRPr="00B528D0">
        <w:rPr>
          <w:b/>
          <w:bCs/>
          <w:noProof/>
        </w:rPr>
        <w:t>26</w:t>
      </w:r>
      <w:r w:rsidRPr="00B528D0">
        <w:rPr>
          <w:noProof/>
        </w:rPr>
        <w:t>, 5202–5216.</w:t>
      </w:r>
    </w:p>
    <w:p w14:paraId="144FD24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Smith NG, Keenan TF, Prentice IC et al. (2019) Global photosynthetic capacity is optimized to the environment. </w:t>
      </w:r>
      <w:r w:rsidRPr="00B528D0">
        <w:rPr>
          <w:i/>
          <w:iCs/>
          <w:noProof/>
        </w:rPr>
        <w:t>Ecology Letters</w:t>
      </w:r>
      <w:r w:rsidRPr="00B528D0">
        <w:rPr>
          <w:noProof/>
        </w:rPr>
        <w:t xml:space="preserve">, </w:t>
      </w:r>
      <w:r w:rsidRPr="00B528D0">
        <w:rPr>
          <w:b/>
          <w:bCs/>
          <w:noProof/>
        </w:rPr>
        <w:t>22</w:t>
      </w:r>
      <w:r w:rsidRPr="00B528D0">
        <w:rPr>
          <w:noProof/>
        </w:rPr>
        <w:t>, 506–517.</w:t>
      </w:r>
    </w:p>
    <w:p w14:paraId="5542B0DA"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Terrer C, Vicca S, Stocker BD et al. (2018) Ecosystem responses to elevated CO</w:t>
      </w:r>
      <w:r w:rsidRPr="00B528D0">
        <w:rPr>
          <w:noProof/>
          <w:vertAlign w:val="subscript"/>
        </w:rPr>
        <w:t>2</w:t>
      </w:r>
      <w:r w:rsidRPr="00B528D0">
        <w:rPr>
          <w:noProof/>
        </w:rPr>
        <w:t xml:space="preserve"> governed by plant–soil interactions and the cost of nitrogen acquisition. </w:t>
      </w:r>
      <w:r w:rsidRPr="00B528D0">
        <w:rPr>
          <w:i/>
          <w:iCs/>
          <w:noProof/>
        </w:rPr>
        <w:t>New Phytologist</w:t>
      </w:r>
      <w:r w:rsidRPr="00B528D0">
        <w:rPr>
          <w:noProof/>
        </w:rPr>
        <w:t xml:space="preserve">, </w:t>
      </w:r>
      <w:r w:rsidRPr="00B528D0">
        <w:rPr>
          <w:b/>
          <w:bCs/>
          <w:noProof/>
        </w:rPr>
        <w:t>217</w:t>
      </w:r>
      <w:r w:rsidRPr="00B528D0">
        <w:rPr>
          <w:noProof/>
        </w:rPr>
        <w:t>, 507–522.</w:t>
      </w:r>
    </w:p>
    <w:p w14:paraId="7A878AD6"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Thomas RQ, Brookshire EN, Gerber S (2015) Nitrogen limitation on land: how can it occur in Earth system models? </w:t>
      </w:r>
      <w:r w:rsidRPr="00B528D0">
        <w:rPr>
          <w:i/>
          <w:iCs/>
          <w:noProof/>
        </w:rPr>
        <w:t>Global change biology</w:t>
      </w:r>
      <w:r w:rsidRPr="00B528D0">
        <w:rPr>
          <w:noProof/>
        </w:rPr>
        <w:t xml:space="preserve">, </w:t>
      </w:r>
      <w:r w:rsidRPr="00B528D0">
        <w:rPr>
          <w:b/>
          <w:bCs/>
          <w:noProof/>
        </w:rPr>
        <w:t>21</w:t>
      </w:r>
      <w:r w:rsidRPr="00B528D0">
        <w:rPr>
          <w:noProof/>
        </w:rPr>
        <w:t>, 1777–1793.</w:t>
      </w:r>
    </w:p>
    <w:p w14:paraId="3CE6264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Thornton PE, Lamarque J-F, Rosenbloom NA, Mahowald NM (2007) Influence of carbon-nitrogen cycle coupling on land model response to CO2 fertilization and climate variability. </w:t>
      </w:r>
      <w:r w:rsidRPr="00B528D0">
        <w:rPr>
          <w:i/>
          <w:iCs/>
          <w:noProof/>
        </w:rPr>
        <w:t>Global Biogeochemical Cycles</w:t>
      </w:r>
      <w:r w:rsidRPr="00B528D0">
        <w:rPr>
          <w:noProof/>
        </w:rPr>
        <w:t xml:space="preserve">, </w:t>
      </w:r>
      <w:r w:rsidRPr="00B528D0">
        <w:rPr>
          <w:b/>
          <w:bCs/>
          <w:noProof/>
        </w:rPr>
        <w:t>21</w:t>
      </w:r>
      <w:r w:rsidRPr="00B528D0">
        <w:rPr>
          <w:noProof/>
        </w:rPr>
        <w:t>, GB4018.</w:t>
      </w:r>
    </w:p>
    <w:p w14:paraId="64587432"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Vitousek PM, Aber JD, Howarth RW et al. (1997) Human alteration of the global nitrogen cycle: sources and consequences. </w:t>
      </w:r>
      <w:r w:rsidRPr="00B528D0">
        <w:rPr>
          <w:i/>
          <w:iCs/>
          <w:noProof/>
        </w:rPr>
        <w:t>Ecological applications</w:t>
      </w:r>
      <w:r w:rsidRPr="00B528D0">
        <w:rPr>
          <w:noProof/>
        </w:rPr>
        <w:t xml:space="preserve">, </w:t>
      </w:r>
      <w:r w:rsidRPr="00B528D0">
        <w:rPr>
          <w:b/>
          <w:bCs/>
          <w:noProof/>
        </w:rPr>
        <w:t>7</w:t>
      </w:r>
      <w:r w:rsidRPr="00B528D0">
        <w:rPr>
          <w:noProof/>
        </w:rPr>
        <w:t>, 737–750.</w:t>
      </w:r>
    </w:p>
    <w:p w14:paraId="306E97A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lker AP, Beckerman AP, Gu L et al. (2014) The relationship of leaf photosynthetic traits – Vcmax and Jmax – to leaf nitrogen, leaf phosphorus, and specific leaf area: a meta-analysis and modeling study. </w:t>
      </w:r>
      <w:r w:rsidRPr="00B528D0">
        <w:rPr>
          <w:i/>
          <w:iCs/>
          <w:noProof/>
        </w:rPr>
        <w:t>Ecology and Evolution</w:t>
      </w:r>
      <w:r w:rsidRPr="00B528D0">
        <w:rPr>
          <w:noProof/>
        </w:rPr>
        <w:t xml:space="preserve">, </w:t>
      </w:r>
      <w:r w:rsidRPr="00B528D0">
        <w:rPr>
          <w:b/>
          <w:bCs/>
          <w:noProof/>
        </w:rPr>
        <w:t>4</w:t>
      </w:r>
      <w:r w:rsidRPr="00B528D0">
        <w:rPr>
          <w:noProof/>
        </w:rPr>
        <w:t>, 3218–3235.</w:t>
      </w:r>
    </w:p>
    <w:p w14:paraId="1DBCB45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ng H, Prentice IC, Keenan TF et al. (2017) Towards a universal model for carbon dioxide uptake by plants. </w:t>
      </w:r>
      <w:r w:rsidRPr="00B528D0">
        <w:rPr>
          <w:i/>
          <w:iCs/>
          <w:noProof/>
        </w:rPr>
        <w:t>Nature Plants</w:t>
      </w:r>
      <w:r w:rsidRPr="00B528D0">
        <w:rPr>
          <w:noProof/>
        </w:rPr>
        <w:t xml:space="preserve">, </w:t>
      </w:r>
      <w:r w:rsidRPr="00B528D0">
        <w:rPr>
          <w:b/>
          <w:bCs/>
          <w:noProof/>
        </w:rPr>
        <w:t>3</w:t>
      </w:r>
      <w:r w:rsidRPr="00B528D0">
        <w:rPr>
          <w:noProof/>
        </w:rPr>
        <w:t>, 734–741.</w:t>
      </w:r>
    </w:p>
    <w:p w14:paraId="6B5E485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ang H, Atkin OK, Keenan TF et al. (2020) Acclimation of leaf respiration consistent with optimal photosynthetic capacity. </w:t>
      </w:r>
      <w:r w:rsidRPr="00B528D0">
        <w:rPr>
          <w:i/>
          <w:iCs/>
          <w:noProof/>
        </w:rPr>
        <w:t>Global Change Biology</w:t>
      </w:r>
      <w:r w:rsidRPr="00B528D0">
        <w:rPr>
          <w:noProof/>
        </w:rPr>
        <w:t xml:space="preserve">, </w:t>
      </w:r>
      <w:r w:rsidRPr="00B528D0">
        <w:rPr>
          <w:b/>
          <w:bCs/>
          <w:noProof/>
        </w:rPr>
        <w:t>26</w:t>
      </w:r>
      <w:r w:rsidRPr="00B528D0">
        <w:rPr>
          <w:noProof/>
        </w:rPr>
        <w:t>, 2573–2583.</w:t>
      </w:r>
    </w:p>
    <w:p w14:paraId="1B090A7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lastRenderedPageBreak/>
        <w:t xml:space="preserve">Wang H, Colin Prentice I, Wright IJ, Qiao S, Xu X, Kikuzawa K, Stenseth NC (2021) Leaf economics explained by optimality principles. </w:t>
      </w:r>
      <w:r w:rsidRPr="00B528D0">
        <w:rPr>
          <w:i/>
          <w:iCs/>
          <w:noProof/>
        </w:rPr>
        <w:t>bioRxiv</w:t>
      </w:r>
      <w:r w:rsidRPr="00B528D0">
        <w:rPr>
          <w:noProof/>
        </w:rPr>
        <w:t>, 2021.02.07.430028.</w:t>
      </w:r>
    </w:p>
    <w:p w14:paraId="44E261C0"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ieder WR, Cleveland CC, Smith WK, Todd-Brown K (2015) Future productivity and carbon storage limited by terrestrial nutrient availability. </w:t>
      </w:r>
      <w:r w:rsidRPr="00B528D0">
        <w:rPr>
          <w:i/>
          <w:iCs/>
          <w:noProof/>
        </w:rPr>
        <w:t>Nature Geoscience</w:t>
      </w:r>
      <w:r w:rsidRPr="00B528D0">
        <w:rPr>
          <w:noProof/>
        </w:rPr>
        <w:t xml:space="preserve">, </w:t>
      </w:r>
      <w:r w:rsidRPr="00B528D0">
        <w:rPr>
          <w:b/>
          <w:bCs/>
          <w:noProof/>
        </w:rPr>
        <w:t>8</w:t>
      </w:r>
      <w:r w:rsidRPr="00B528D0">
        <w:rPr>
          <w:noProof/>
        </w:rPr>
        <w:t>, 441.</w:t>
      </w:r>
    </w:p>
    <w:p w14:paraId="3BCCCE47"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ieder WR, Lawrence DM, Fisher RA et al. (2019) Beyond static benchmarking: Using experimental manipulations to evaluate land model assumptions. </w:t>
      </w:r>
      <w:r w:rsidRPr="00B528D0">
        <w:rPr>
          <w:i/>
          <w:iCs/>
          <w:noProof/>
        </w:rPr>
        <w:t>Global Biogeochemical Cycles</w:t>
      </w:r>
      <w:r w:rsidRPr="00B528D0">
        <w:rPr>
          <w:noProof/>
        </w:rPr>
        <w:t xml:space="preserve">, </w:t>
      </w:r>
      <w:r w:rsidRPr="00B528D0">
        <w:rPr>
          <w:b/>
          <w:bCs/>
          <w:noProof/>
        </w:rPr>
        <w:t>33</w:t>
      </w:r>
      <w:r w:rsidRPr="00B528D0">
        <w:rPr>
          <w:noProof/>
        </w:rPr>
        <w:t>, 2018GB006141.</w:t>
      </w:r>
    </w:p>
    <w:p w14:paraId="3B12573B"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Wright IJ, Reich PB, Westoby M (2003) Least-cost input mixtures of water and nitrogen for photosynthesis. </w:t>
      </w:r>
      <w:r w:rsidRPr="00B528D0">
        <w:rPr>
          <w:i/>
          <w:iCs/>
          <w:noProof/>
        </w:rPr>
        <w:t>The American Naturalist</w:t>
      </w:r>
      <w:r w:rsidRPr="00B528D0">
        <w:rPr>
          <w:noProof/>
        </w:rPr>
        <w:t xml:space="preserve">, </w:t>
      </w:r>
      <w:r w:rsidRPr="00B528D0">
        <w:rPr>
          <w:b/>
          <w:bCs/>
          <w:noProof/>
        </w:rPr>
        <w:t>161</w:t>
      </w:r>
      <w:r w:rsidRPr="00B528D0">
        <w:rPr>
          <w:noProof/>
        </w:rPr>
        <w:t>, 98–111.</w:t>
      </w:r>
    </w:p>
    <w:p w14:paraId="49A9395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Yuan Z, Liu W, Niu S, Wan S (2007) Plant Nitrogen Dynamics and Nitrogen-use Strategies under Altered Nitrogen Seasonality and Competition. </w:t>
      </w:r>
      <w:r w:rsidRPr="00B528D0">
        <w:rPr>
          <w:i/>
          <w:iCs/>
          <w:noProof/>
        </w:rPr>
        <w:t>Annals of Botany</w:t>
      </w:r>
      <w:r w:rsidRPr="00B528D0">
        <w:rPr>
          <w:noProof/>
        </w:rPr>
        <w:t xml:space="preserve">, </w:t>
      </w:r>
      <w:r w:rsidRPr="00B528D0">
        <w:rPr>
          <w:b/>
          <w:bCs/>
          <w:noProof/>
        </w:rPr>
        <w:t>100</w:t>
      </w:r>
      <w:r w:rsidRPr="00B528D0">
        <w:rPr>
          <w:noProof/>
        </w:rPr>
        <w:t>, 821–830.</w:t>
      </w:r>
    </w:p>
    <w:p w14:paraId="7C08ABD1"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Zaehle S, Medlyn BE, De Kauwe MG et al. (2014) Evaluation of 11 terrestrial carbon–nitrogen cycle models against observations from two temperate Free-Air CO2 Enrichment studies. </w:t>
      </w:r>
      <w:r w:rsidRPr="00B528D0">
        <w:rPr>
          <w:i/>
          <w:iCs/>
          <w:noProof/>
        </w:rPr>
        <w:t>New Phytologist</w:t>
      </w:r>
      <w:r w:rsidRPr="00B528D0">
        <w:rPr>
          <w:noProof/>
        </w:rPr>
        <w:t xml:space="preserve">, </w:t>
      </w:r>
      <w:r w:rsidRPr="00B528D0">
        <w:rPr>
          <w:b/>
          <w:bCs/>
          <w:noProof/>
        </w:rPr>
        <w:t>202</w:t>
      </w:r>
      <w:r w:rsidRPr="00B528D0">
        <w:rPr>
          <w:noProof/>
        </w:rPr>
        <w:t>, 803–822.</w:t>
      </w:r>
    </w:p>
    <w:p w14:paraId="73B4777F" w14:textId="77777777" w:rsidR="00B528D0" w:rsidRPr="00B528D0" w:rsidRDefault="00B528D0" w:rsidP="00B528D0">
      <w:pPr>
        <w:widowControl w:val="0"/>
        <w:autoSpaceDE w:val="0"/>
        <w:autoSpaceDN w:val="0"/>
        <w:adjustRightInd w:val="0"/>
        <w:spacing w:line="480" w:lineRule="auto"/>
        <w:ind w:left="480" w:hanging="480"/>
        <w:rPr>
          <w:noProof/>
        </w:rPr>
      </w:pPr>
      <w:r w:rsidRPr="00B528D0">
        <w:rPr>
          <w:noProof/>
        </w:rPr>
        <w:t xml:space="preserve">Zhu Q, Riley WJ, Tang J, Collier N, Hoffman FM, Yang X, Bisht G (2019) Representing Nitrogen, Phosphorus, and Carbon Interactions in the E3SM Land Model: Development and Global Benchmarking. </w:t>
      </w:r>
      <w:r w:rsidRPr="00B528D0">
        <w:rPr>
          <w:i/>
          <w:iCs/>
          <w:noProof/>
        </w:rPr>
        <w:t>Journal of Advances in Modeling Earth Systems</w:t>
      </w:r>
      <w:r w:rsidRPr="00B528D0">
        <w:rPr>
          <w:noProof/>
        </w:rPr>
        <w:t xml:space="preserve">, </w:t>
      </w:r>
      <w:r w:rsidRPr="00B528D0">
        <w:rPr>
          <w:b/>
          <w:bCs/>
          <w:noProof/>
        </w:rPr>
        <w:t>11</w:t>
      </w:r>
      <w:r w:rsidRPr="00B528D0">
        <w:rPr>
          <w:noProof/>
        </w:rPr>
        <w:t>, 2238–2258.</w:t>
      </w:r>
    </w:p>
    <w:p w14:paraId="09938461" w14:textId="20BA172F" w:rsidR="009A5B56" w:rsidRPr="009A5B56" w:rsidRDefault="009A5B56" w:rsidP="00B528D0">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1" w:author="Nick Smith" w:date="2022-03-03T11:17:00Z" w:initials="NGS">
    <w:p w14:paraId="792FFD02" w14:textId="23854C4B" w:rsidR="00B10476" w:rsidRDefault="00B10476">
      <w:pPr>
        <w:pStyle w:val="CommentText"/>
      </w:pPr>
      <w:r>
        <w:rPr>
          <w:rStyle w:val="CommentReference"/>
        </w:rPr>
        <w:annotationRef/>
      </w:r>
      <w:r>
        <w:t xml:space="preserve">Not in </w:t>
      </w:r>
      <w:proofErr w:type="spellStart"/>
      <w:r>
        <w:t>Firn</w:t>
      </w:r>
      <w:proofErr w:type="spellEnd"/>
      <w:r>
        <w:t xml:space="preserve"> so mention how were measured?</w:t>
      </w:r>
    </w:p>
  </w:comment>
  <w:comment w:id="305" w:author="Nick Smith" w:date="2022-03-01T16:31:00Z" w:initials="NGS">
    <w:p w14:paraId="0FAA4B48" w14:textId="1B182947" w:rsidR="00911708" w:rsidRDefault="00911708">
      <w:pPr>
        <w:pStyle w:val="CommentText"/>
      </w:pPr>
      <w:r>
        <w:rPr>
          <w:rStyle w:val="CommentReference"/>
        </w:rPr>
        <w:annotationRef/>
      </w:r>
      <w:r>
        <w:t xml:space="preserve">Something </w:t>
      </w:r>
      <w:proofErr w:type="spellStart"/>
      <w:r>
        <w:t>aabout</w:t>
      </w:r>
      <w:proofErr w:type="spellEnd"/>
      <w:r>
        <w:t xml:space="preserve"> aridity coming through X should go here</w:t>
      </w:r>
    </w:p>
  </w:comment>
  <w:comment w:id="490" w:author="Nick Smith" w:date="2022-03-02T17:33:00Z" w:initials="NGS">
    <w:p w14:paraId="57461A57" w14:textId="092092DE" w:rsidR="00911708" w:rsidRDefault="00911708">
      <w:pPr>
        <w:pStyle w:val="CommentText"/>
      </w:pPr>
      <w:r>
        <w:rPr>
          <w:rStyle w:val="CommentReference"/>
        </w:rPr>
        <w:annotationRef/>
      </w:r>
      <w:r>
        <w:t>Something about aridity increasing N, but not biomass (Anderson), which may in part be limited by herbivores (Borer, Nat Com) &gt;&gt; check out the Borer Nat Com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FFD02" w15:done="0"/>
  <w15:commentEx w15:paraId="0FAA4B48" w15:done="0"/>
  <w15:commentEx w15:paraId="57461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FFD02" w16cid:durableId="25CB224E"/>
  <w16cid:commentId w16cid:paraId="0FAA4B48" w16cid:durableId="25C8C8FE"/>
  <w16cid:commentId w16cid:paraId="57461A57" w16cid:durableId="25CA2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8BA534" w14:textId="77777777" w:rsidR="00B95F82" w:rsidRDefault="00B95F82" w:rsidP="001B44B1">
      <w:r>
        <w:separator/>
      </w:r>
    </w:p>
  </w:endnote>
  <w:endnote w:type="continuationSeparator" w:id="0">
    <w:p w14:paraId="50653BE9" w14:textId="77777777" w:rsidR="00B95F82" w:rsidRDefault="00B95F8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911708" w:rsidRDefault="00911708"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911708" w:rsidRDefault="00911708"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911708" w:rsidRDefault="00911708"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911708" w:rsidRDefault="00911708"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708BF7" w14:textId="77777777" w:rsidR="00B95F82" w:rsidRDefault="00B95F82" w:rsidP="001B44B1">
      <w:r>
        <w:separator/>
      </w:r>
    </w:p>
  </w:footnote>
  <w:footnote w:type="continuationSeparator" w:id="0">
    <w:p w14:paraId="6B48D955" w14:textId="77777777" w:rsidR="00B95F82" w:rsidRDefault="00B95F8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0158"/>
    <w:rsid w:val="00005B92"/>
    <w:rsid w:val="000152BE"/>
    <w:rsid w:val="00016940"/>
    <w:rsid w:val="00024346"/>
    <w:rsid w:val="00026A77"/>
    <w:rsid w:val="00030CDF"/>
    <w:rsid w:val="000354CD"/>
    <w:rsid w:val="00042F1B"/>
    <w:rsid w:val="00045F57"/>
    <w:rsid w:val="00046D12"/>
    <w:rsid w:val="000537C6"/>
    <w:rsid w:val="00053B82"/>
    <w:rsid w:val="00060D75"/>
    <w:rsid w:val="0007174C"/>
    <w:rsid w:val="00072E5D"/>
    <w:rsid w:val="00074719"/>
    <w:rsid w:val="00074DCD"/>
    <w:rsid w:val="00077C60"/>
    <w:rsid w:val="0008438C"/>
    <w:rsid w:val="000917D2"/>
    <w:rsid w:val="00096AFD"/>
    <w:rsid w:val="000A319F"/>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0F6991"/>
    <w:rsid w:val="00102B2A"/>
    <w:rsid w:val="001042EA"/>
    <w:rsid w:val="00105704"/>
    <w:rsid w:val="00106CD7"/>
    <w:rsid w:val="00111025"/>
    <w:rsid w:val="00111AFB"/>
    <w:rsid w:val="00113188"/>
    <w:rsid w:val="001212F2"/>
    <w:rsid w:val="0013288D"/>
    <w:rsid w:val="00135FBB"/>
    <w:rsid w:val="0014005A"/>
    <w:rsid w:val="00143637"/>
    <w:rsid w:val="0014366E"/>
    <w:rsid w:val="00145D3D"/>
    <w:rsid w:val="00146254"/>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42A7"/>
    <w:rsid w:val="001C5C13"/>
    <w:rsid w:val="001D0C18"/>
    <w:rsid w:val="001D0DC9"/>
    <w:rsid w:val="001D2A99"/>
    <w:rsid w:val="001D5E19"/>
    <w:rsid w:val="001E3889"/>
    <w:rsid w:val="001E6174"/>
    <w:rsid w:val="001E689B"/>
    <w:rsid w:val="001F0604"/>
    <w:rsid w:val="001F281E"/>
    <w:rsid w:val="001F3BE9"/>
    <w:rsid w:val="001F7DFE"/>
    <w:rsid w:val="002019BC"/>
    <w:rsid w:val="002106E3"/>
    <w:rsid w:val="00213270"/>
    <w:rsid w:val="002134EF"/>
    <w:rsid w:val="00225633"/>
    <w:rsid w:val="00226020"/>
    <w:rsid w:val="002269FF"/>
    <w:rsid w:val="00226FA7"/>
    <w:rsid w:val="0023259A"/>
    <w:rsid w:val="002327DA"/>
    <w:rsid w:val="0023453A"/>
    <w:rsid w:val="00236DDA"/>
    <w:rsid w:val="00237CD4"/>
    <w:rsid w:val="00241405"/>
    <w:rsid w:val="002436D6"/>
    <w:rsid w:val="00243E5F"/>
    <w:rsid w:val="00250A39"/>
    <w:rsid w:val="00254541"/>
    <w:rsid w:val="00255BC6"/>
    <w:rsid w:val="0026532D"/>
    <w:rsid w:val="00274833"/>
    <w:rsid w:val="00277E14"/>
    <w:rsid w:val="00280238"/>
    <w:rsid w:val="00280797"/>
    <w:rsid w:val="0028100D"/>
    <w:rsid w:val="002815EB"/>
    <w:rsid w:val="00292985"/>
    <w:rsid w:val="0029320F"/>
    <w:rsid w:val="00296CCE"/>
    <w:rsid w:val="002A1086"/>
    <w:rsid w:val="002A160E"/>
    <w:rsid w:val="002A405B"/>
    <w:rsid w:val="002A4085"/>
    <w:rsid w:val="002A727E"/>
    <w:rsid w:val="002B1DD3"/>
    <w:rsid w:val="002B2CF0"/>
    <w:rsid w:val="002B36EC"/>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E469C"/>
    <w:rsid w:val="002F0AAC"/>
    <w:rsid w:val="002F4BFB"/>
    <w:rsid w:val="00300607"/>
    <w:rsid w:val="003173D1"/>
    <w:rsid w:val="00320FB0"/>
    <w:rsid w:val="00321077"/>
    <w:rsid w:val="003272BC"/>
    <w:rsid w:val="003428DC"/>
    <w:rsid w:val="00342D03"/>
    <w:rsid w:val="00346196"/>
    <w:rsid w:val="00354D81"/>
    <w:rsid w:val="003551AA"/>
    <w:rsid w:val="00356386"/>
    <w:rsid w:val="00361685"/>
    <w:rsid w:val="003640DC"/>
    <w:rsid w:val="00367429"/>
    <w:rsid w:val="00367F70"/>
    <w:rsid w:val="003704D1"/>
    <w:rsid w:val="00381A62"/>
    <w:rsid w:val="00383758"/>
    <w:rsid w:val="00385516"/>
    <w:rsid w:val="00385B28"/>
    <w:rsid w:val="00386522"/>
    <w:rsid w:val="00386F40"/>
    <w:rsid w:val="00387653"/>
    <w:rsid w:val="00394D05"/>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194"/>
    <w:rsid w:val="00406371"/>
    <w:rsid w:val="00406F38"/>
    <w:rsid w:val="0041032F"/>
    <w:rsid w:val="004106F9"/>
    <w:rsid w:val="00413299"/>
    <w:rsid w:val="00414E8D"/>
    <w:rsid w:val="004167AF"/>
    <w:rsid w:val="0042072E"/>
    <w:rsid w:val="00437F03"/>
    <w:rsid w:val="00442B43"/>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18CF"/>
    <w:rsid w:val="004921F3"/>
    <w:rsid w:val="00492B6E"/>
    <w:rsid w:val="00493741"/>
    <w:rsid w:val="0049730B"/>
    <w:rsid w:val="004B1332"/>
    <w:rsid w:val="004B49E7"/>
    <w:rsid w:val="004B6018"/>
    <w:rsid w:val="004B7DF5"/>
    <w:rsid w:val="004C102E"/>
    <w:rsid w:val="004C345D"/>
    <w:rsid w:val="004C3644"/>
    <w:rsid w:val="004C5B4A"/>
    <w:rsid w:val="004D09C3"/>
    <w:rsid w:val="004D1F45"/>
    <w:rsid w:val="004D217C"/>
    <w:rsid w:val="004E0353"/>
    <w:rsid w:val="004E1503"/>
    <w:rsid w:val="004E6762"/>
    <w:rsid w:val="004E69E5"/>
    <w:rsid w:val="004E72F0"/>
    <w:rsid w:val="004F0F8D"/>
    <w:rsid w:val="004F2CA3"/>
    <w:rsid w:val="004F40BE"/>
    <w:rsid w:val="004F5AEB"/>
    <w:rsid w:val="005024F9"/>
    <w:rsid w:val="00504217"/>
    <w:rsid w:val="0050545A"/>
    <w:rsid w:val="00506E53"/>
    <w:rsid w:val="0051460F"/>
    <w:rsid w:val="00517489"/>
    <w:rsid w:val="005223F0"/>
    <w:rsid w:val="00522C0C"/>
    <w:rsid w:val="005239A5"/>
    <w:rsid w:val="0052684F"/>
    <w:rsid w:val="00531641"/>
    <w:rsid w:val="00533C21"/>
    <w:rsid w:val="00536B03"/>
    <w:rsid w:val="0053714C"/>
    <w:rsid w:val="00540377"/>
    <w:rsid w:val="00540A04"/>
    <w:rsid w:val="0054351D"/>
    <w:rsid w:val="00550B10"/>
    <w:rsid w:val="00557A9E"/>
    <w:rsid w:val="00561D6F"/>
    <w:rsid w:val="00562A58"/>
    <w:rsid w:val="005631B4"/>
    <w:rsid w:val="00563552"/>
    <w:rsid w:val="0056386C"/>
    <w:rsid w:val="00565219"/>
    <w:rsid w:val="00567E4F"/>
    <w:rsid w:val="005702DE"/>
    <w:rsid w:val="005910A0"/>
    <w:rsid w:val="0059163C"/>
    <w:rsid w:val="00591FDF"/>
    <w:rsid w:val="005948A0"/>
    <w:rsid w:val="005A0E88"/>
    <w:rsid w:val="005A0FAA"/>
    <w:rsid w:val="005A150C"/>
    <w:rsid w:val="005A20AC"/>
    <w:rsid w:val="005A570B"/>
    <w:rsid w:val="005A5C5B"/>
    <w:rsid w:val="005A731B"/>
    <w:rsid w:val="005B6195"/>
    <w:rsid w:val="005C0A02"/>
    <w:rsid w:val="005C1F8E"/>
    <w:rsid w:val="005C508E"/>
    <w:rsid w:val="005C7A64"/>
    <w:rsid w:val="005D276D"/>
    <w:rsid w:val="005D42F3"/>
    <w:rsid w:val="005D647F"/>
    <w:rsid w:val="005D7DD2"/>
    <w:rsid w:val="005F0AFC"/>
    <w:rsid w:val="00601147"/>
    <w:rsid w:val="00602177"/>
    <w:rsid w:val="00603A9B"/>
    <w:rsid w:val="00604C4C"/>
    <w:rsid w:val="00616107"/>
    <w:rsid w:val="00622DF9"/>
    <w:rsid w:val="006274B8"/>
    <w:rsid w:val="0063040B"/>
    <w:rsid w:val="00640580"/>
    <w:rsid w:val="00640D61"/>
    <w:rsid w:val="00643107"/>
    <w:rsid w:val="00656DF5"/>
    <w:rsid w:val="006618FD"/>
    <w:rsid w:val="0066451D"/>
    <w:rsid w:val="00665321"/>
    <w:rsid w:val="006664CE"/>
    <w:rsid w:val="00666A51"/>
    <w:rsid w:val="00672CC1"/>
    <w:rsid w:val="00696E90"/>
    <w:rsid w:val="006A07A0"/>
    <w:rsid w:val="006A1141"/>
    <w:rsid w:val="006A1708"/>
    <w:rsid w:val="006A278F"/>
    <w:rsid w:val="006A3045"/>
    <w:rsid w:val="006B183B"/>
    <w:rsid w:val="006B2B76"/>
    <w:rsid w:val="006B3893"/>
    <w:rsid w:val="006B4A82"/>
    <w:rsid w:val="006B5806"/>
    <w:rsid w:val="006C47A3"/>
    <w:rsid w:val="006C5E55"/>
    <w:rsid w:val="006D7E9A"/>
    <w:rsid w:val="006E17D6"/>
    <w:rsid w:val="006E21A6"/>
    <w:rsid w:val="006E3D42"/>
    <w:rsid w:val="006E4C71"/>
    <w:rsid w:val="006E60EB"/>
    <w:rsid w:val="006F3F2F"/>
    <w:rsid w:val="006F4F82"/>
    <w:rsid w:val="0070307F"/>
    <w:rsid w:val="00710F28"/>
    <w:rsid w:val="00712244"/>
    <w:rsid w:val="007158F7"/>
    <w:rsid w:val="00716334"/>
    <w:rsid w:val="00716FD7"/>
    <w:rsid w:val="0072474D"/>
    <w:rsid w:val="007247A3"/>
    <w:rsid w:val="00724D3E"/>
    <w:rsid w:val="007336E0"/>
    <w:rsid w:val="00733782"/>
    <w:rsid w:val="00743306"/>
    <w:rsid w:val="00743A75"/>
    <w:rsid w:val="00745361"/>
    <w:rsid w:val="0075092F"/>
    <w:rsid w:val="00750DAC"/>
    <w:rsid w:val="00753733"/>
    <w:rsid w:val="00753A9E"/>
    <w:rsid w:val="00754C0C"/>
    <w:rsid w:val="00760540"/>
    <w:rsid w:val="00762C16"/>
    <w:rsid w:val="007648C5"/>
    <w:rsid w:val="00771C32"/>
    <w:rsid w:val="00771C52"/>
    <w:rsid w:val="00772303"/>
    <w:rsid w:val="00777F1D"/>
    <w:rsid w:val="0078503B"/>
    <w:rsid w:val="00790AB6"/>
    <w:rsid w:val="00796C11"/>
    <w:rsid w:val="007A06B9"/>
    <w:rsid w:val="007A12F1"/>
    <w:rsid w:val="007A1692"/>
    <w:rsid w:val="007A6CA7"/>
    <w:rsid w:val="007B0E7E"/>
    <w:rsid w:val="007B3E97"/>
    <w:rsid w:val="007B4434"/>
    <w:rsid w:val="007B4DDA"/>
    <w:rsid w:val="007B7B31"/>
    <w:rsid w:val="007C24E0"/>
    <w:rsid w:val="007C457D"/>
    <w:rsid w:val="007C62D7"/>
    <w:rsid w:val="007D124D"/>
    <w:rsid w:val="007D3D72"/>
    <w:rsid w:val="007D52B6"/>
    <w:rsid w:val="007D6AFA"/>
    <w:rsid w:val="007E26DC"/>
    <w:rsid w:val="007F1A75"/>
    <w:rsid w:val="007F1C56"/>
    <w:rsid w:val="007F34AF"/>
    <w:rsid w:val="007F5767"/>
    <w:rsid w:val="007F6543"/>
    <w:rsid w:val="007F6C75"/>
    <w:rsid w:val="008010AC"/>
    <w:rsid w:val="00801487"/>
    <w:rsid w:val="008137B9"/>
    <w:rsid w:val="00824ABD"/>
    <w:rsid w:val="008257F9"/>
    <w:rsid w:val="00827B83"/>
    <w:rsid w:val="00832B95"/>
    <w:rsid w:val="008348DB"/>
    <w:rsid w:val="00835C7E"/>
    <w:rsid w:val="00836AA8"/>
    <w:rsid w:val="008371D2"/>
    <w:rsid w:val="00840038"/>
    <w:rsid w:val="008459F2"/>
    <w:rsid w:val="008531D1"/>
    <w:rsid w:val="00860276"/>
    <w:rsid w:val="008618CA"/>
    <w:rsid w:val="00864535"/>
    <w:rsid w:val="00865EC5"/>
    <w:rsid w:val="00874523"/>
    <w:rsid w:val="00880F5C"/>
    <w:rsid w:val="0088216E"/>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D2EB1"/>
    <w:rsid w:val="008D7EAF"/>
    <w:rsid w:val="008E0762"/>
    <w:rsid w:val="008E3C9D"/>
    <w:rsid w:val="008E671F"/>
    <w:rsid w:val="008E7B36"/>
    <w:rsid w:val="008F39A5"/>
    <w:rsid w:val="008F481E"/>
    <w:rsid w:val="008F486F"/>
    <w:rsid w:val="008F7D04"/>
    <w:rsid w:val="00900356"/>
    <w:rsid w:val="00905072"/>
    <w:rsid w:val="00911708"/>
    <w:rsid w:val="00915501"/>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56FB5"/>
    <w:rsid w:val="00957190"/>
    <w:rsid w:val="00960E74"/>
    <w:rsid w:val="00961478"/>
    <w:rsid w:val="00962F49"/>
    <w:rsid w:val="00965814"/>
    <w:rsid w:val="00967D5A"/>
    <w:rsid w:val="00970624"/>
    <w:rsid w:val="00971CEF"/>
    <w:rsid w:val="009734F0"/>
    <w:rsid w:val="009877F7"/>
    <w:rsid w:val="00990895"/>
    <w:rsid w:val="00992D65"/>
    <w:rsid w:val="00993C6A"/>
    <w:rsid w:val="009A5B56"/>
    <w:rsid w:val="009B2B4B"/>
    <w:rsid w:val="009B768F"/>
    <w:rsid w:val="009B7AC8"/>
    <w:rsid w:val="009C0AE1"/>
    <w:rsid w:val="009C694B"/>
    <w:rsid w:val="009D2AEB"/>
    <w:rsid w:val="009D3535"/>
    <w:rsid w:val="009F1CFE"/>
    <w:rsid w:val="009F3253"/>
    <w:rsid w:val="009F343C"/>
    <w:rsid w:val="009F3FB7"/>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3937"/>
    <w:rsid w:val="00A54421"/>
    <w:rsid w:val="00A56E03"/>
    <w:rsid w:val="00A6009F"/>
    <w:rsid w:val="00A62640"/>
    <w:rsid w:val="00A672A9"/>
    <w:rsid w:val="00A67554"/>
    <w:rsid w:val="00A72C40"/>
    <w:rsid w:val="00A73531"/>
    <w:rsid w:val="00A77D8F"/>
    <w:rsid w:val="00A841EA"/>
    <w:rsid w:val="00A85915"/>
    <w:rsid w:val="00A90041"/>
    <w:rsid w:val="00A93E29"/>
    <w:rsid w:val="00A975A3"/>
    <w:rsid w:val="00AB0518"/>
    <w:rsid w:val="00AB2357"/>
    <w:rsid w:val="00AB30C6"/>
    <w:rsid w:val="00AB3D78"/>
    <w:rsid w:val="00AB631C"/>
    <w:rsid w:val="00AB6E48"/>
    <w:rsid w:val="00AB7D42"/>
    <w:rsid w:val="00AC3CF2"/>
    <w:rsid w:val="00AC49CC"/>
    <w:rsid w:val="00AD2B85"/>
    <w:rsid w:val="00AD38D7"/>
    <w:rsid w:val="00AD5AF4"/>
    <w:rsid w:val="00AD69EA"/>
    <w:rsid w:val="00AD781C"/>
    <w:rsid w:val="00AE040E"/>
    <w:rsid w:val="00AE0C5E"/>
    <w:rsid w:val="00AE1760"/>
    <w:rsid w:val="00AF12A2"/>
    <w:rsid w:val="00AF712B"/>
    <w:rsid w:val="00B024FB"/>
    <w:rsid w:val="00B05AC4"/>
    <w:rsid w:val="00B10476"/>
    <w:rsid w:val="00B128CC"/>
    <w:rsid w:val="00B15868"/>
    <w:rsid w:val="00B16B03"/>
    <w:rsid w:val="00B20AE0"/>
    <w:rsid w:val="00B22FE1"/>
    <w:rsid w:val="00B25CDC"/>
    <w:rsid w:val="00B262CF"/>
    <w:rsid w:val="00B307DE"/>
    <w:rsid w:val="00B321AB"/>
    <w:rsid w:val="00B341E8"/>
    <w:rsid w:val="00B40B96"/>
    <w:rsid w:val="00B41FE2"/>
    <w:rsid w:val="00B42B31"/>
    <w:rsid w:val="00B43598"/>
    <w:rsid w:val="00B47200"/>
    <w:rsid w:val="00B47C59"/>
    <w:rsid w:val="00B50149"/>
    <w:rsid w:val="00B528D0"/>
    <w:rsid w:val="00B53ABD"/>
    <w:rsid w:val="00B65784"/>
    <w:rsid w:val="00B75AE8"/>
    <w:rsid w:val="00B766A8"/>
    <w:rsid w:val="00B76E6C"/>
    <w:rsid w:val="00B8102E"/>
    <w:rsid w:val="00B83AB1"/>
    <w:rsid w:val="00B95F82"/>
    <w:rsid w:val="00BA58FF"/>
    <w:rsid w:val="00BA6936"/>
    <w:rsid w:val="00BB26B3"/>
    <w:rsid w:val="00BB2DE6"/>
    <w:rsid w:val="00BB64EC"/>
    <w:rsid w:val="00BB7334"/>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170A4"/>
    <w:rsid w:val="00C22725"/>
    <w:rsid w:val="00C3639F"/>
    <w:rsid w:val="00C40D76"/>
    <w:rsid w:val="00C41EA2"/>
    <w:rsid w:val="00C4492C"/>
    <w:rsid w:val="00C45C87"/>
    <w:rsid w:val="00C46102"/>
    <w:rsid w:val="00C46345"/>
    <w:rsid w:val="00C50265"/>
    <w:rsid w:val="00C51621"/>
    <w:rsid w:val="00C530D5"/>
    <w:rsid w:val="00C60A64"/>
    <w:rsid w:val="00C6371D"/>
    <w:rsid w:val="00C647A5"/>
    <w:rsid w:val="00C64CEB"/>
    <w:rsid w:val="00C651DA"/>
    <w:rsid w:val="00C661B2"/>
    <w:rsid w:val="00C71459"/>
    <w:rsid w:val="00C71FEE"/>
    <w:rsid w:val="00C76677"/>
    <w:rsid w:val="00C93A3A"/>
    <w:rsid w:val="00C97F92"/>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2309D"/>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9D9"/>
    <w:rsid w:val="00DA3E12"/>
    <w:rsid w:val="00DB48ED"/>
    <w:rsid w:val="00DB5402"/>
    <w:rsid w:val="00DC38BF"/>
    <w:rsid w:val="00DC57BB"/>
    <w:rsid w:val="00DC5A2D"/>
    <w:rsid w:val="00DC7E19"/>
    <w:rsid w:val="00DC7E5B"/>
    <w:rsid w:val="00DD3527"/>
    <w:rsid w:val="00DD542E"/>
    <w:rsid w:val="00DD7DE1"/>
    <w:rsid w:val="00DE1890"/>
    <w:rsid w:val="00DF2B7A"/>
    <w:rsid w:val="00E009DE"/>
    <w:rsid w:val="00E019F3"/>
    <w:rsid w:val="00E01F45"/>
    <w:rsid w:val="00E056B8"/>
    <w:rsid w:val="00E05F61"/>
    <w:rsid w:val="00E111C4"/>
    <w:rsid w:val="00E115D9"/>
    <w:rsid w:val="00E1789C"/>
    <w:rsid w:val="00E213DA"/>
    <w:rsid w:val="00E21409"/>
    <w:rsid w:val="00E24E01"/>
    <w:rsid w:val="00E2660B"/>
    <w:rsid w:val="00E26DE7"/>
    <w:rsid w:val="00E26FD9"/>
    <w:rsid w:val="00E27931"/>
    <w:rsid w:val="00E3357A"/>
    <w:rsid w:val="00E339EE"/>
    <w:rsid w:val="00E36A9F"/>
    <w:rsid w:val="00E4356B"/>
    <w:rsid w:val="00E438A9"/>
    <w:rsid w:val="00E43AA7"/>
    <w:rsid w:val="00E509F6"/>
    <w:rsid w:val="00E52179"/>
    <w:rsid w:val="00E55919"/>
    <w:rsid w:val="00E56A09"/>
    <w:rsid w:val="00E615A5"/>
    <w:rsid w:val="00E67E69"/>
    <w:rsid w:val="00E7312B"/>
    <w:rsid w:val="00E752D7"/>
    <w:rsid w:val="00E767F8"/>
    <w:rsid w:val="00E77008"/>
    <w:rsid w:val="00E776DC"/>
    <w:rsid w:val="00E814EA"/>
    <w:rsid w:val="00E81570"/>
    <w:rsid w:val="00E823DF"/>
    <w:rsid w:val="00E82934"/>
    <w:rsid w:val="00E8456C"/>
    <w:rsid w:val="00E90291"/>
    <w:rsid w:val="00E95E33"/>
    <w:rsid w:val="00E95F37"/>
    <w:rsid w:val="00EA24F1"/>
    <w:rsid w:val="00EA27C3"/>
    <w:rsid w:val="00EA736D"/>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14F9"/>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35445">
      <w:bodyDiv w:val="1"/>
      <w:marLeft w:val="0"/>
      <w:marRight w:val="0"/>
      <w:marTop w:val="0"/>
      <w:marBottom w:val="0"/>
      <w:divBdr>
        <w:top w:val="none" w:sz="0" w:space="0" w:color="auto"/>
        <w:left w:val="none" w:sz="0" w:space="0" w:color="auto"/>
        <w:bottom w:val="none" w:sz="0" w:space="0" w:color="auto"/>
        <w:right w:val="none" w:sz="0" w:space="0" w:color="auto"/>
      </w:divBdr>
    </w:div>
    <w:div w:id="168101531">
      <w:bodyDiv w:val="1"/>
      <w:marLeft w:val="0"/>
      <w:marRight w:val="0"/>
      <w:marTop w:val="0"/>
      <w:marBottom w:val="0"/>
      <w:divBdr>
        <w:top w:val="none" w:sz="0" w:space="0" w:color="auto"/>
        <w:left w:val="none" w:sz="0" w:space="0" w:color="auto"/>
        <w:bottom w:val="none" w:sz="0" w:space="0" w:color="auto"/>
        <w:right w:val="none" w:sz="0" w:space="0" w:color="auto"/>
      </w:divBdr>
    </w:div>
    <w:div w:id="288241690">
      <w:bodyDiv w:val="1"/>
      <w:marLeft w:val="0"/>
      <w:marRight w:val="0"/>
      <w:marTop w:val="0"/>
      <w:marBottom w:val="0"/>
      <w:divBdr>
        <w:top w:val="none" w:sz="0" w:space="0" w:color="auto"/>
        <w:left w:val="none" w:sz="0" w:space="0" w:color="auto"/>
        <w:bottom w:val="none" w:sz="0" w:space="0" w:color="auto"/>
        <w:right w:val="none" w:sz="0" w:space="0" w:color="auto"/>
      </w:divBdr>
    </w:div>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01024371">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778649913">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489436799">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6BB86B-FE65-C74E-B31B-BE5D4D0B5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48</Pages>
  <Words>75968</Words>
  <Characters>433023</Characters>
  <Application>Microsoft Office Word</Application>
  <DocSecurity>0</DocSecurity>
  <Lines>3608</Lines>
  <Paragraphs>1015</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50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107</cp:revision>
  <dcterms:created xsi:type="dcterms:W3CDTF">2022-03-01T21:23:00Z</dcterms:created>
  <dcterms:modified xsi:type="dcterms:W3CDTF">2022-03-03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